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54AE05" w14:textId="77777777" w:rsidR="00E51804" w:rsidRPr="00C441C9" w:rsidRDefault="00E51804" w:rsidP="00E51804">
      <w:pPr>
        <w:rPr>
          <w:b/>
          <w:color w:val="000000"/>
          <w:szCs w:val="24"/>
        </w:rPr>
      </w:pPr>
      <w:r w:rsidRPr="00C441C9">
        <w:rPr>
          <w:rFonts w:hint="eastAsia"/>
          <w:color w:val="000000"/>
          <w:szCs w:val="24"/>
        </w:rPr>
        <w:t>Spatial distribution and abundance of microplastics from some selected references</w:t>
      </w:r>
    </w:p>
    <w:tbl>
      <w:tblPr>
        <w:tblStyle w:val="a7"/>
        <w:tblW w:w="0" w:type="auto"/>
        <w:tblLook w:val="04A0" w:firstRow="1" w:lastRow="0" w:firstColumn="1" w:lastColumn="0" w:noHBand="0" w:noVBand="1"/>
      </w:tblPr>
      <w:tblGrid>
        <w:gridCol w:w="1033"/>
        <w:gridCol w:w="1597"/>
        <w:gridCol w:w="2318"/>
        <w:gridCol w:w="1233"/>
        <w:gridCol w:w="969"/>
        <w:gridCol w:w="1146"/>
      </w:tblGrid>
      <w:tr w:rsidR="008751B3" w14:paraId="6B915345" w14:textId="43329BD9" w:rsidTr="00C23BC6">
        <w:tc>
          <w:tcPr>
            <w:tcW w:w="1033" w:type="dxa"/>
          </w:tcPr>
          <w:p w14:paraId="60FE28C1" w14:textId="13FB45E3" w:rsidR="008751B3" w:rsidRPr="00024BBC" w:rsidRDefault="008751B3" w:rsidP="00E51804">
            <w:r>
              <w:rPr>
                <w:rFonts w:hint="eastAsia"/>
              </w:rPr>
              <w:t>n</w:t>
            </w:r>
          </w:p>
        </w:tc>
        <w:tc>
          <w:tcPr>
            <w:tcW w:w="1597" w:type="dxa"/>
          </w:tcPr>
          <w:p w14:paraId="55D96323" w14:textId="47ECC2E8" w:rsidR="008751B3" w:rsidRDefault="008751B3" w:rsidP="00E51804">
            <w:r w:rsidRPr="00024BBC">
              <w:t>Location</w:t>
            </w:r>
          </w:p>
        </w:tc>
        <w:tc>
          <w:tcPr>
            <w:tcW w:w="2318" w:type="dxa"/>
          </w:tcPr>
          <w:p w14:paraId="0FBD0764" w14:textId="03552440" w:rsidR="008751B3" w:rsidRDefault="008751B3" w:rsidP="00E51804">
            <w:r w:rsidRPr="00024BBC">
              <w:t>Concentration</w:t>
            </w:r>
          </w:p>
        </w:tc>
        <w:tc>
          <w:tcPr>
            <w:tcW w:w="1233" w:type="dxa"/>
          </w:tcPr>
          <w:p w14:paraId="61D13A5A" w14:textId="745C5FC6" w:rsidR="008751B3" w:rsidRDefault="008751B3" w:rsidP="00E51804">
            <w:r w:rsidRPr="00024BBC">
              <w:t>Reference</w:t>
            </w:r>
          </w:p>
        </w:tc>
        <w:tc>
          <w:tcPr>
            <w:tcW w:w="969" w:type="dxa"/>
          </w:tcPr>
          <w:p w14:paraId="32B88349" w14:textId="0BA15099" w:rsidR="008751B3" w:rsidRDefault="008751B3" w:rsidP="00E51804">
            <w:r w:rsidRPr="00E51804">
              <w:t>Latitude</w:t>
            </w:r>
            <w:r>
              <w:rPr>
                <w:rFonts w:hint="eastAsia"/>
              </w:rPr>
              <w:t>维</w:t>
            </w:r>
          </w:p>
        </w:tc>
        <w:tc>
          <w:tcPr>
            <w:tcW w:w="1146" w:type="dxa"/>
          </w:tcPr>
          <w:p w14:paraId="0791A655" w14:textId="467B8ADE" w:rsidR="008751B3" w:rsidRDefault="008751B3" w:rsidP="00E51804">
            <w:r w:rsidRPr="00E51804">
              <w:t>Longitude</w:t>
            </w:r>
            <w:r>
              <w:rPr>
                <w:rFonts w:hint="eastAsia"/>
              </w:rPr>
              <w:t>经</w:t>
            </w:r>
          </w:p>
        </w:tc>
      </w:tr>
      <w:tr w:rsidR="008751B3" w14:paraId="1A7A252C" w14:textId="79A6BDD4" w:rsidTr="00C23BC6">
        <w:tc>
          <w:tcPr>
            <w:tcW w:w="1033" w:type="dxa"/>
          </w:tcPr>
          <w:p w14:paraId="505533F1" w14:textId="54AA3939" w:rsidR="008751B3" w:rsidRPr="00E51804" w:rsidRDefault="004F4B1A">
            <w:r>
              <w:rPr>
                <w:rFonts w:hint="eastAsia"/>
              </w:rPr>
              <w:t>#1</w:t>
            </w:r>
            <w:r w:rsidR="0057146A">
              <w:rPr>
                <w:rFonts w:hint="eastAsia"/>
              </w:rPr>
              <w:t>底泥</w:t>
            </w:r>
          </w:p>
        </w:tc>
        <w:tc>
          <w:tcPr>
            <w:tcW w:w="1597" w:type="dxa"/>
          </w:tcPr>
          <w:p w14:paraId="41347068" w14:textId="116E523A" w:rsidR="008751B3" w:rsidRDefault="008751B3">
            <w:r w:rsidRPr="00E51804">
              <w:t>Bohai Sea</w:t>
            </w:r>
            <w:r>
              <w:rPr>
                <w:rFonts w:hint="eastAsia"/>
              </w:rPr>
              <w:t>，</w:t>
            </w:r>
            <w:r>
              <w:rPr>
                <w:rFonts w:hint="eastAsia"/>
              </w:rPr>
              <w:t>China</w:t>
            </w:r>
          </w:p>
        </w:tc>
        <w:tc>
          <w:tcPr>
            <w:tcW w:w="2318" w:type="dxa"/>
          </w:tcPr>
          <w:p w14:paraId="13C926D1" w14:textId="67CF830B" w:rsidR="008751B3" w:rsidRDefault="008751B3">
            <w:r w:rsidRPr="00E51804">
              <w:t>171.8</w:t>
            </w:r>
            <w:r w:rsidRPr="00C441C9">
              <w:rPr>
                <w:rFonts w:hint="eastAsia"/>
                <w:color w:val="000000"/>
                <w:szCs w:val="24"/>
              </w:rPr>
              <w:t xml:space="preserve"> </w:t>
            </w:r>
            <w:r w:rsidRPr="00115DFC">
              <w:t>items</w:t>
            </w:r>
            <w:r w:rsidRPr="00C441C9">
              <w:rPr>
                <w:rFonts w:hint="eastAsia"/>
                <w:color w:val="000000"/>
                <w:szCs w:val="24"/>
              </w:rPr>
              <w:t xml:space="preserve"> kg</w:t>
            </w:r>
            <w:r w:rsidRPr="00C441C9">
              <w:rPr>
                <w:rFonts w:hint="eastAsia"/>
                <w:color w:val="000000"/>
                <w:szCs w:val="24"/>
                <w:vertAlign w:val="superscript"/>
              </w:rPr>
              <w:t>-1</w:t>
            </w:r>
          </w:p>
        </w:tc>
        <w:tc>
          <w:tcPr>
            <w:tcW w:w="1233" w:type="dxa"/>
          </w:tcPr>
          <w:p w14:paraId="26E2DC05" w14:textId="7F403B6A" w:rsidR="008751B3" w:rsidRDefault="008751B3">
            <w:r>
              <w:fldChar w:fldCharType="begin">
                <w:fldData xml:space="preserve">PEVuZE5vdGU+PENpdGU+PEF1dGhvcj5aaGFvPC9BdXRob3I+PFllYXI+MjAxODwvWWVhcj48UmVj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</w:fldData>
              </w:fldChar>
            </w:r>
            <w:r>
              <w:instrText xml:space="preserve"> ADDIN EN.CITE </w:instrText>
            </w:r>
            <w:r>
              <w:fldChar w:fldCharType="begin">
                <w:fldData xml:space="preserve">PEVuZE5vdGU+PENpdGU+PEF1dGhvcj5aaGFvPC9BdXRob3I+PFllYXI+MjAxODwvWWVhcj48UmVj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</w:fldData>
              </w:fldChar>
            </w:r>
            <w:r>
              <w:instrText xml:space="preserve"> ADDIN EN.CITE.DATA </w:instrText>
            </w:r>
            <w:r>
              <w:fldChar w:fldCharType="end"/>
            </w:r>
            <w:r>
              <w:fldChar w:fldCharType="separate"/>
            </w:r>
            <w:r>
              <w:rPr>
                <w:noProof/>
              </w:rPr>
              <w:t>(Zhao et al. 2018)</w:t>
            </w:r>
            <w:r>
              <w:fldChar w:fldCharType="end"/>
            </w:r>
          </w:p>
        </w:tc>
        <w:tc>
          <w:tcPr>
            <w:tcW w:w="969" w:type="dxa"/>
          </w:tcPr>
          <w:p w14:paraId="681F7937" w14:textId="77777777" w:rsidR="008751B3" w:rsidRDefault="008751B3"/>
        </w:tc>
        <w:tc>
          <w:tcPr>
            <w:tcW w:w="1146" w:type="dxa"/>
          </w:tcPr>
          <w:p w14:paraId="0CCD5BA4" w14:textId="77777777" w:rsidR="008751B3" w:rsidRDefault="008751B3"/>
        </w:tc>
      </w:tr>
      <w:tr w:rsidR="008751B3" w14:paraId="7452FC02" w14:textId="3D414C2A" w:rsidTr="00C23BC6">
        <w:tc>
          <w:tcPr>
            <w:tcW w:w="1033" w:type="dxa"/>
          </w:tcPr>
          <w:p w14:paraId="46553CEC" w14:textId="6301A7AA" w:rsidR="008751B3" w:rsidRPr="00E51804" w:rsidRDefault="004F4B1A">
            <w:r>
              <w:rPr>
                <w:rFonts w:hint="eastAsia"/>
              </w:rPr>
              <w:t>#1</w:t>
            </w:r>
            <w:r w:rsidR="0057146A">
              <w:rPr>
                <w:rFonts w:hint="eastAsia"/>
              </w:rPr>
              <w:t>底泥</w:t>
            </w:r>
            <w:r w:rsidR="0057146A" w:rsidRPr="0057146A">
              <w:t>sediment</w:t>
            </w:r>
          </w:p>
        </w:tc>
        <w:tc>
          <w:tcPr>
            <w:tcW w:w="1597" w:type="dxa"/>
          </w:tcPr>
          <w:p w14:paraId="5AF0DBEE" w14:textId="6FB67938" w:rsidR="008751B3" w:rsidRDefault="008751B3">
            <w:r w:rsidRPr="00E51804">
              <w:t>Northern Yellow Se</w:t>
            </w:r>
            <w:r>
              <w:rPr>
                <w:rFonts w:hint="eastAsia"/>
              </w:rPr>
              <w:t>a</w:t>
            </w:r>
            <w:r>
              <w:rPr>
                <w:rFonts w:hint="eastAsia"/>
              </w:rPr>
              <w:t>，</w:t>
            </w:r>
            <w:r>
              <w:rPr>
                <w:rFonts w:hint="eastAsia"/>
              </w:rPr>
              <w:t>China</w:t>
            </w:r>
          </w:p>
        </w:tc>
        <w:tc>
          <w:tcPr>
            <w:tcW w:w="2318" w:type="dxa"/>
          </w:tcPr>
          <w:p w14:paraId="65321638" w14:textId="0D035279" w:rsidR="008751B3" w:rsidRDefault="008751B3">
            <w:r w:rsidRPr="00E51804">
              <w:t>123.6</w:t>
            </w:r>
            <w:r w:rsidRPr="00C441C9">
              <w:rPr>
                <w:rFonts w:hint="eastAsia"/>
                <w:color w:val="000000"/>
                <w:szCs w:val="24"/>
              </w:rPr>
              <w:t xml:space="preserve"> </w:t>
            </w:r>
            <w:r w:rsidRPr="00115DFC">
              <w:t>items</w:t>
            </w:r>
            <w:r w:rsidRPr="00C441C9">
              <w:rPr>
                <w:rFonts w:hint="eastAsia"/>
                <w:color w:val="000000"/>
                <w:szCs w:val="24"/>
              </w:rPr>
              <w:t xml:space="preserve"> kg</w:t>
            </w:r>
            <w:r w:rsidRPr="00C441C9">
              <w:rPr>
                <w:rFonts w:hint="eastAsia"/>
                <w:color w:val="000000"/>
                <w:szCs w:val="24"/>
                <w:vertAlign w:val="superscript"/>
              </w:rPr>
              <w:t>-1</w:t>
            </w:r>
          </w:p>
        </w:tc>
        <w:tc>
          <w:tcPr>
            <w:tcW w:w="1233" w:type="dxa"/>
          </w:tcPr>
          <w:p w14:paraId="4D8B5D9A" w14:textId="4C1739B5" w:rsidR="008751B3" w:rsidRDefault="008751B3">
            <w:r>
              <w:fldChar w:fldCharType="begin">
                <w:fldData xml:space="preserve">PEVuZE5vdGU+PENpdGU+PEF1dGhvcj5aaGFvPC9BdXRob3I+PFllYXI+MjAxODwvWWVhcj48UmVj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</w:fldData>
              </w:fldChar>
            </w:r>
            <w:r>
              <w:instrText xml:space="preserve"> ADDIN EN.CITE </w:instrText>
            </w:r>
            <w:r>
              <w:fldChar w:fldCharType="begin">
                <w:fldData xml:space="preserve">PEVuZE5vdGU+PENpdGU+PEF1dGhvcj5aaGFvPC9BdXRob3I+PFllYXI+MjAxODwvWWVhcj48UmVj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</w:fldData>
              </w:fldChar>
            </w:r>
            <w:r>
              <w:instrText xml:space="preserve"> ADDIN EN.CITE.DATA </w:instrText>
            </w:r>
            <w:r>
              <w:fldChar w:fldCharType="end"/>
            </w:r>
            <w:r>
              <w:fldChar w:fldCharType="separate"/>
            </w:r>
            <w:r>
              <w:rPr>
                <w:noProof/>
              </w:rPr>
              <w:t>(Zhao et al. 2018)</w:t>
            </w:r>
            <w:r>
              <w:fldChar w:fldCharType="end"/>
            </w:r>
          </w:p>
        </w:tc>
        <w:tc>
          <w:tcPr>
            <w:tcW w:w="969" w:type="dxa"/>
          </w:tcPr>
          <w:p w14:paraId="7692AF10" w14:textId="77777777" w:rsidR="008751B3" w:rsidRDefault="008751B3"/>
        </w:tc>
        <w:tc>
          <w:tcPr>
            <w:tcW w:w="1146" w:type="dxa"/>
          </w:tcPr>
          <w:p w14:paraId="0D13B9D5" w14:textId="77777777" w:rsidR="008751B3" w:rsidRDefault="008751B3"/>
        </w:tc>
      </w:tr>
      <w:tr w:rsidR="008751B3" w14:paraId="1BAB098A" w14:textId="48CCDA4C" w:rsidTr="00C23BC6">
        <w:tc>
          <w:tcPr>
            <w:tcW w:w="1033" w:type="dxa"/>
          </w:tcPr>
          <w:p w14:paraId="10591570" w14:textId="7351E091" w:rsidR="008751B3" w:rsidRPr="00E51804" w:rsidRDefault="004F4B1A">
            <w:r>
              <w:rPr>
                <w:rFonts w:hint="eastAsia"/>
              </w:rPr>
              <w:t>#1</w:t>
            </w:r>
            <w:r w:rsidR="0057146A">
              <w:rPr>
                <w:rFonts w:hint="eastAsia"/>
              </w:rPr>
              <w:t>底泥</w:t>
            </w:r>
          </w:p>
        </w:tc>
        <w:tc>
          <w:tcPr>
            <w:tcW w:w="1597" w:type="dxa"/>
          </w:tcPr>
          <w:p w14:paraId="2E9ADB07" w14:textId="4F0F1302" w:rsidR="008751B3" w:rsidRDefault="008751B3">
            <w:r w:rsidRPr="00E51804">
              <w:t>Southern Yellow Sea</w:t>
            </w:r>
            <w:r>
              <w:rPr>
                <w:rFonts w:hint="eastAsia"/>
              </w:rPr>
              <w:t>，</w:t>
            </w:r>
            <w:r>
              <w:rPr>
                <w:rFonts w:hint="eastAsia"/>
              </w:rPr>
              <w:t>China</w:t>
            </w:r>
          </w:p>
        </w:tc>
        <w:tc>
          <w:tcPr>
            <w:tcW w:w="2318" w:type="dxa"/>
          </w:tcPr>
          <w:p w14:paraId="05D17097" w14:textId="620B9762" w:rsidR="008751B3" w:rsidRDefault="008751B3">
            <w:r w:rsidRPr="00E51804">
              <w:t>72.0</w:t>
            </w:r>
            <w:r w:rsidRPr="00C441C9">
              <w:rPr>
                <w:rFonts w:hint="eastAsia"/>
                <w:color w:val="000000"/>
                <w:szCs w:val="24"/>
              </w:rPr>
              <w:t xml:space="preserve"> </w:t>
            </w:r>
            <w:r w:rsidRPr="00115DFC">
              <w:t>items</w:t>
            </w:r>
            <w:r w:rsidRPr="00C441C9">
              <w:rPr>
                <w:rFonts w:hint="eastAsia"/>
                <w:color w:val="000000"/>
                <w:szCs w:val="24"/>
              </w:rPr>
              <w:t xml:space="preserve"> kg</w:t>
            </w:r>
            <w:r w:rsidRPr="00C441C9">
              <w:rPr>
                <w:rFonts w:hint="eastAsia"/>
                <w:color w:val="000000"/>
                <w:szCs w:val="24"/>
                <w:vertAlign w:val="superscript"/>
              </w:rPr>
              <w:t>-1</w:t>
            </w:r>
          </w:p>
        </w:tc>
        <w:tc>
          <w:tcPr>
            <w:tcW w:w="1233" w:type="dxa"/>
          </w:tcPr>
          <w:p w14:paraId="4ED90A8D" w14:textId="21A6F652" w:rsidR="008751B3" w:rsidRDefault="008751B3">
            <w:r>
              <w:fldChar w:fldCharType="begin">
                <w:fldData xml:space="preserve">PEVuZE5vdGU+PENpdGU+PEF1dGhvcj5aaGFvPC9BdXRob3I+PFllYXI+MjAxODwvWWVhcj48UmVj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</w:fldData>
              </w:fldChar>
            </w:r>
            <w:r>
              <w:instrText xml:space="preserve"> ADDIN EN.CITE </w:instrText>
            </w:r>
            <w:r>
              <w:fldChar w:fldCharType="begin">
                <w:fldData xml:space="preserve">PEVuZE5vdGU+PENpdGU+PEF1dGhvcj5aaGFvPC9BdXRob3I+PFllYXI+MjAxODwvWWVhcj48UmVj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</w:fldData>
              </w:fldChar>
            </w:r>
            <w:r>
              <w:instrText xml:space="preserve"> ADDIN EN.CITE.DATA </w:instrText>
            </w:r>
            <w:r>
              <w:fldChar w:fldCharType="end"/>
            </w:r>
            <w:r>
              <w:fldChar w:fldCharType="separate"/>
            </w:r>
            <w:r>
              <w:rPr>
                <w:noProof/>
              </w:rPr>
              <w:t>(Zhao et al. 2018)</w:t>
            </w:r>
            <w:r>
              <w:fldChar w:fldCharType="end"/>
            </w:r>
          </w:p>
        </w:tc>
        <w:tc>
          <w:tcPr>
            <w:tcW w:w="969" w:type="dxa"/>
          </w:tcPr>
          <w:p w14:paraId="777697D0" w14:textId="77777777" w:rsidR="008751B3" w:rsidRDefault="008751B3"/>
        </w:tc>
        <w:tc>
          <w:tcPr>
            <w:tcW w:w="1146" w:type="dxa"/>
          </w:tcPr>
          <w:p w14:paraId="75DF7F1B" w14:textId="77777777" w:rsidR="008751B3" w:rsidRDefault="008751B3"/>
        </w:tc>
      </w:tr>
      <w:tr w:rsidR="008751B3" w14:paraId="67A8D3FE" w14:textId="1A1C256C" w:rsidTr="00C23BC6">
        <w:tc>
          <w:tcPr>
            <w:tcW w:w="1033" w:type="dxa"/>
          </w:tcPr>
          <w:p w14:paraId="19D4AF3E" w14:textId="3A6F6D8B" w:rsidR="008751B3" w:rsidRPr="00115DFC" w:rsidRDefault="0057146A">
            <w:r>
              <w:rPr>
                <w:rFonts w:hint="eastAsia"/>
              </w:rPr>
              <w:t>#4</w:t>
            </w:r>
            <w:r>
              <w:rPr>
                <w:rFonts w:hint="eastAsia"/>
              </w:rPr>
              <w:t>沙</w:t>
            </w:r>
            <w:r w:rsidR="002D5914">
              <w:rPr>
                <w:rFonts w:hint="eastAsia"/>
              </w:rPr>
              <w:t>滩</w:t>
            </w:r>
          </w:p>
        </w:tc>
        <w:tc>
          <w:tcPr>
            <w:tcW w:w="1597" w:type="dxa"/>
          </w:tcPr>
          <w:p w14:paraId="0B99BA18" w14:textId="5FF8C66E" w:rsidR="008751B3" w:rsidRDefault="0057146A">
            <w:r w:rsidRPr="0057146A">
              <w:t xml:space="preserve">Grandes </w:t>
            </w:r>
            <w:proofErr w:type="spellStart"/>
            <w:r w:rsidRPr="0057146A">
              <w:t>Cayes</w:t>
            </w:r>
            <w:proofErr w:type="spellEnd"/>
            <w:r w:rsidRPr="0057146A">
              <w:t>, Saint Martin</w:t>
            </w:r>
            <w:r>
              <w:rPr>
                <w:rFonts w:hint="eastAsia"/>
              </w:rPr>
              <w:t>，</w:t>
            </w:r>
            <w:r w:rsidR="008751B3" w:rsidRPr="00115DFC">
              <w:t>the Lesser Antilles</w:t>
            </w:r>
          </w:p>
        </w:tc>
        <w:tc>
          <w:tcPr>
            <w:tcW w:w="2318" w:type="dxa"/>
          </w:tcPr>
          <w:p w14:paraId="2384DEB9" w14:textId="5D1EB152" w:rsidR="008751B3" w:rsidRDefault="008751B3">
            <w:r w:rsidRPr="00115DFC">
              <w:t>261 ± 6microplastics/kg</w:t>
            </w:r>
          </w:p>
        </w:tc>
        <w:tc>
          <w:tcPr>
            <w:tcW w:w="1233" w:type="dxa"/>
          </w:tcPr>
          <w:p w14:paraId="3B6114EE" w14:textId="3ED7AA31" w:rsidR="008751B3" w:rsidRDefault="0057146A">
            <w:r>
              <w:fldChar w:fldCharType="begin"/>
            </w:r>
            <w:r>
              <w:instrText xml:space="preserve"> ADDIN EN.CITE &lt;EndNote&gt;&lt;Cite&gt;&lt;Author&gt;Bosker&lt;/Author&gt;&lt;Year&gt;2018&lt;/Year&gt;&lt;RecNum&gt;961&lt;/RecNum&gt;&lt;DisplayText&gt;(Bosker et al. 2018)&lt;/DisplayText&gt;&lt;record&gt;&lt;rec-number&gt;961&lt;/rec-number&gt;&lt;foreign-keys&gt;&lt;key app="EN" db-id="zptaatf052p2rqe5sp25zfzodsptpxww0xvw" timestamp="1536499742"&gt;961&lt;/key&gt;&lt;/foreign-keys&gt;&lt;ref-type name="Journal Article"&gt;17&lt;/ref-type&gt;&lt;contributors&gt;&lt;authors&gt;&lt;author&gt;Bosker, T.&lt;/author&gt;&lt;author&gt;Guaita, L.&lt;/author&gt;&lt;author&gt;Behrens, P.&lt;/author&gt;&lt;/authors&gt;&lt;/contributors&gt;&lt;auth-address&gt;Leiden Univ, Leiden Univ Coll, POB 13228, NL-2501 EE The Hague, Netherlands&amp;#xD;Leiden Univ, Inst Environm Sci, POB 9518, NL-2300 RA Leiden, Netherlands&lt;/auth-address&gt;&lt;titles&gt;&lt;title&gt;Microplastic pollution on Caribbean beaches in the Lesser Antilles&lt;/title&gt;&lt;secondary-title&gt;Marine Pollution Bulletin&lt;/secondary-title&gt;&lt;alt-title&gt;Mar Pollut Bull&lt;/alt-title&gt;&lt;/titles&gt;&lt;periodical&gt;&lt;full-title&gt;Marine Pollution Bulletin&lt;/full-title&gt;&lt;abbr-1&gt;Mar Pollut Bull&lt;/abbr-1&gt;&lt;/periodical&gt;&lt;alt-periodical&gt;&lt;full-title&gt;Marine Pollution Bulletin&lt;/full-title&gt;&lt;abbr-1&gt;Mar Pollut Bull&lt;/abbr-1&gt;&lt;/alt-periodical&gt;&lt;pages&gt;442-447&lt;/pages&gt;&lt;volume&gt;133&lt;/volume&gt;&lt;keywords&gt;&lt;keyword&gt;caribbean&lt;/keyword&gt;&lt;keyword&gt;lesser antilles&lt;/keyword&gt;&lt;keyword&gt;microplastics&lt;/keyword&gt;&lt;keyword&gt;beach sediment&lt;/keyword&gt;&lt;keyword&gt;plastic pollution&lt;/keyword&gt;&lt;keyword&gt;marine-environment&lt;/keyword&gt;&lt;keyword&gt;mytilus-edulis&lt;/keyword&gt;&lt;keyword&gt;plastic pollution&lt;/keyword&gt;&lt;keyword&gt;north-atlantic&lt;/keyword&gt;&lt;keyword&gt;pacific-ocean&lt;/keyword&gt;&lt;keyword&gt;debris&lt;/keyword&gt;&lt;keyword&gt;ingestion&lt;/keyword&gt;&lt;keyword&gt;sediments&lt;/keyword&gt;&lt;keyword&gt;sea&lt;/keyword&gt;&lt;keyword&gt;accumulation&lt;/keyword&gt;&lt;/keywords&gt;&lt;dates&gt;&lt;year&gt;2018&lt;/year&gt;&lt;pub-dates&gt;&lt;date&gt;Aug&lt;/date&gt;&lt;/pub-dates&gt;&lt;/dates&gt;&lt;isbn&gt;0025-326x&lt;/isbn&gt;&lt;accession-num&gt;WOS:000441853600046&lt;/accession-num&gt;&lt;urls&gt;&lt;related-urls&gt;&lt;url&gt;&amp;lt;Go to ISI&amp;gt;://WOS:000441853600046&lt;/url&gt;&lt;/related-urls&gt;&lt;/urls&gt;&lt;electronic-resource-num&gt;10.1016/j.marpolbul.2018.05.060&lt;/electronic-resource-num&gt;&lt;language&gt;English&lt;/language&gt;&lt;/record&gt;&lt;/Cite&gt;&lt;/EndNote&gt;</w:instrText>
            </w:r>
            <w:r>
              <w:fldChar w:fldCharType="separate"/>
            </w:r>
            <w:r>
              <w:rPr>
                <w:noProof/>
              </w:rPr>
              <w:t>(Bosker et al. 2018)</w:t>
            </w:r>
            <w:r>
              <w:fldChar w:fldCharType="end"/>
            </w:r>
          </w:p>
        </w:tc>
        <w:tc>
          <w:tcPr>
            <w:tcW w:w="969" w:type="dxa"/>
          </w:tcPr>
          <w:p w14:paraId="166CD15F" w14:textId="77777777" w:rsidR="008751B3" w:rsidRDefault="008751B3"/>
        </w:tc>
        <w:tc>
          <w:tcPr>
            <w:tcW w:w="1146" w:type="dxa"/>
          </w:tcPr>
          <w:p w14:paraId="44D46864" w14:textId="77777777" w:rsidR="008751B3" w:rsidRDefault="008751B3"/>
        </w:tc>
      </w:tr>
      <w:tr w:rsidR="008751B3" w14:paraId="5800FA74" w14:textId="23B59B19" w:rsidTr="00C23BC6">
        <w:tc>
          <w:tcPr>
            <w:tcW w:w="1033" w:type="dxa"/>
          </w:tcPr>
          <w:p w14:paraId="18160ED3" w14:textId="2EFD8ECA" w:rsidR="008751B3" w:rsidRPr="008751B3" w:rsidRDefault="007A4201">
            <w:r>
              <w:rPr>
                <w:rFonts w:hint="eastAsia"/>
              </w:rPr>
              <w:t>#1</w:t>
            </w:r>
            <w:r w:rsidR="008751B3">
              <w:rPr>
                <w:rFonts w:hint="eastAsia"/>
              </w:rPr>
              <w:t>6</w:t>
            </w:r>
            <w:r w:rsidR="0057146A">
              <w:rPr>
                <w:rFonts w:hint="eastAsia"/>
              </w:rPr>
              <w:t>底泥</w:t>
            </w:r>
          </w:p>
        </w:tc>
        <w:tc>
          <w:tcPr>
            <w:tcW w:w="1597" w:type="dxa"/>
          </w:tcPr>
          <w:p w14:paraId="52D9B71A" w14:textId="0F53ACBA" w:rsidR="008751B3" w:rsidRDefault="008751B3">
            <w:r w:rsidRPr="008751B3">
              <w:t>the Canterbury region of New Zealand</w:t>
            </w:r>
          </w:p>
        </w:tc>
        <w:tc>
          <w:tcPr>
            <w:tcW w:w="2318" w:type="dxa"/>
          </w:tcPr>
          <w:p w14:paraId="055235A5" w14:textId="74B3C977" w:rsidR="008751B3" w:rsidRPr="008751B3" w:rsidRDefault="008751B3" w:rsidP="008751B3">
            <w:pPr>
              <w:jc w:val="center"/>
            </w:pPr>
            <w:r w:rsidRPr="008751B3">
              <w:t>0-45.4 particles kg 1</w:t>
            </w:r>
          </w:p>
        </w:tc>
        <w:tc>
          <w:tcPr>
            <w:tcW w:w="1233" w:type="dxa"/>
          </w:tcPr>
          <w:p w14:paraId="3DE09C36" w14:textId="11B06A38" w:rsidR="008751B3" w:rsidRDefault="008751B3">
            <w:r>
              <w:fldChar w:fldCharType="begin"/>
            </w:r>
            <w:r>
              <w:instrText xml:space="preserve"> ADDIN EN.CITE &lt;EndNote&gt;&lt;Cite&gt;&lt;Author&gt;Clunies-Ross&lt;/Author&gt;&lt;Year&gt;2016&lt;/Year&gt;&lt;RecNum&gt;2142&lt;/RecNum&gt;&lt;DisplayText&gt;(Clunies-Ross et al. 2016)&lt;/DisplayText&gt;&lt;record&gt;&lt;rec-number&gt;2142&lt;/rec-number&gt;&lt;foreign-keys&gt;&lt;key app="EN" db-id="zptaatf052p2rqe5sp25zfzodsptpxww0xvw" timestamp="1536852179"&gt;2142&lt;/key&gt;&lt;/foreign-keys&gt;&lt;ref-type name="Journal Article"&gt;17&lt;/ref-type&gt;&lt;contributors&gt;&lt;authors&gt;&lt;author&gt;Clunies-Ross, P. J.&lt;/author&gt;&lt;author&gt;Smith, G. P. S.&lt;/author&gt;&lt;author&gt;Gordon, K. C.&lt;/author&gt;&lt;author&gt;Gaw, S.&lt;/author&gt;&lt;/authors&gt;&lt;/contributors&gt;&lt;titles&gt;&lt;title&gt;Synthetic shorelines in New Zealand? Quantification and characterisation of microplastic pollution on Canterbury&amp;apos;s coastlines&lt;/title&gt;&lt;secondary-title&gt;New Zealand Journal of Marine and Freshwater Research&lt;/secondary-title&gt;&lt;/titles&gt;&lt;periodical&gt;&lt;full-title&gt;New Zealand Journal of Marine and Freshwater Research&lt;/full-title&gt;&lt;/periodical&gt;&lt;pages&gt;317-325&lt;/pages&gt;&lt;volume&gt;50&lt;/volume&gt;&lt;number&gt;2&lt;/number&gt;&lt;dates&gt;&lt;year&gt;2016&lt;/year&gt;&lt;pub-dates&gt;&lt;date&gt;Jun&lt;/date&gt;&lt;/pub-dates&gt;&lt;/dates&gt;&lt;isbn&gt;0028-8330&lt;/isbn&gt;&lt;accession-num&gt;WOS:000378625200009&lt;/accession-num&gt;&lt;urls&gt;&lt;related-urls&gt;&lt;url&gt;&amp;lt;Go to ISI&amp;gt;://WOS:000378625200009&lt;/url&gt;&lt;/related-urls&gt;&lt;/urls&gt;&lt;electronic-resource-num&gt;10.1080/00288330.2015.1132747&lt;/electronic-resource-num&gt;&lt;/record&gt;&lt;/Cite&gt;&lt;/EndNote&gt;</w:instrText>
            </w:r>
            <w:r>
              <w:fldChar w:fldCharType="separate"/>
            </w:r>
            <w:r>
              <w:rPr>
                <w:noProof/>
              </w:rPr>
              <w:t>(Clunies-Ross et al. 2016)</w:t>
            </w:r>
            <w:r>
              <w:fldChar w:fldCharType="end"/>
            </w:r>
          </w:p>
        </w:tc>
        <w:tc>
          <w:tcPr>
            <w:tcW w:w="969" w:type="dxa"/>
          </w:tcPr>
          <w:p w14:paraId="6CD58FF7" w14:textId="77777777" w:rsidR="008751B3" w:rsidRDefault="008751B3"/>
        </w:tc>
        <w:tc>
          <w:tcPr>
            <w:tcW w:w="1146" w:type="dxa"/>
          </w:tcPr>
          <w:p w14:paraId="090BCE99" w14:textId="77777777" w:rsidR="008751B3" w:rsidRDefault="008751B3"/>
        </w:tc>
      </w:tr>
      <w:tr w:rsidR="007A4201" w14:paraId="49A77E1E" w14:textId="77777777" w:rsidTr="00C23BC6">
        <w:tc>
          <w:tcPr>
            <w:tcW w:w="1033" w:type="dxa"/>
          </w:tcPr>
          <w:p w14:paraId="45F97278" w14:textId="03E1CA35" w:rsidR="007A4201" w:rsidRDefault="007A4201">
            <w:r>
              <w:rPr>
                <w:rFonts w:hint="eastAsia"/>
              </w:rPr>
              <w:t>#20</w:t>
            </w:r>
            <w:r>
              <w:rPr>
                <w:rFonts w:hint="eastAsia"/>
              </w:rPr>
              <w:t>底泥</w:t>
            </w:r>
          </w:p>
        </w:tc>
        <w:tc>
          <w:tcPr>
            <w:tcW w:w="1597" w:type="dxa"/>
          </w:tcPr>
          <w:p w14:paraId="0DA943DB" w14:textId="6BED9975" w:rsidR="007A4201" w:rsidRPr="008751B3" w:rsidRDefault="007A4201">
            <w:r w:rsidRPr="007A4201">
              <w:t>the German Baltic</w:t>
            </w:r>
          </w:p>
        </w:tc>
        <w:tc>
          <w:tcPr>
            <w:tcW w:w="2318" w:type="dxa"/>
          </w:tcPr>
          <w:p w14:paraId="319CEF5E" w14:textId="1D51242F" w:rsidR="007A4201" w:rsidRPr="008751B3" w:rsidRDefault="007A4201" w:rsidP="008751B3">
            <w:pPr>
              <w:jc w:val="center"/>
            </w:pPr>
            <w:r w:rsidRPr="007A4201">
              <w:t xml:space="preserve">0–7 particles/kg and 2–11 </w:t>
            </w:r>
            <w:proofErr w:type="spellStart"/>
            <w:r w:rsidRPr="007A4201">
              <w:t>fibres</w:t>
            </w:r>
            <w:proofErr w:type="spellEnd"/>
            <w:r w:rsidRPr="007A4201">
              <w:t>/kg</w:t>
            </w:r>
            <w:r>
              <w:rPr>
                <w:rFonts w:hint="eastAsia"/>
              </w:rPr>
              <w:t>两者加和</w:t>
            </w:r>
          </w:p>
        </w:tc>
        <w:tc>
          <w:tcPr>
            <w:tcW w:w="1233" w:type="dxa"/>
          </w:tcPr>
          <w:p w14:paraId="6C97B593" w14:textId="13B32F1D" w:rsidR="007A4201" w:rsidRDefault="007A4201">
            <w:r>
              <w:fldChar w:fldCharType="begin"/>
            </w:r>
            <w:r>
              <w:instrText xml:space="preserve"> ADDIN EN.CITE &lt;EndNote&gt;&lt;Cite&gt;&lt;Author&gt;Stolte&lt;/Author&gt;&lt;Year&gt;2015&lt;/Year&gt;&lt;RecNum&gt;2627&lt;/RecNum&gt;&lt;DisplayText&gt;(Stolte et al. 2015)&lt;/DisplayText&gt;&lt;record&gt;&lt;rec-number&gt;2627&lt;/rec-number&gt;&lt;foreign-keys&gt;&lt;key app="EN" db-id="zptaatf052p2rqe5sp25zfzodsptpxww0xvw" timestamp="1536852196"&gt;2627&lt;/key&gt;&lt;/foreign-keys&gt;&lt;ref-type name="Journal Article"&gt;17&lt;/ref-type&gt;&lt;contributors&gt;&lt;authors&gt;&lt;author&gt;Stolte, Andrea&lt;/author&gt;&lt;author&gt;Forster, Stefan&lt;/author&gt;&lt;author&gt;Gerdts, Gunnar&lt;/author&gt;&lt;author&gt;Schubert, Hendrik&lt;/author&gt;&lt;/authors&gt;&lt;/contributors&gt;&lt;titles&gt;&lt;title&gt;Microplastic concentrations in beach sediments along the German Baltic coast&lt;/title&gt;&lt;secondary-title&gt;Marine Pollution Bulletin&lt;/secondary-title&gt;&lt;/titles&gt;&lt;periodical&gt;&lt;full-title&gt;Marine Pollution Bulletin&lt;/full-title&gt;&lt;abbr-1&gt;Mar Pollut Bull&lt;/abbr-1&gt;&lt;/periodical&gt;&lt;pages&gt;216-229&lt;/pages&gt;&lt;volume&gt;99&lt;/volume&gt;&lt;number&gt;1-2&lt;/number&gt;&lt;dates&gt;&lt;year&gt;2015&lt;/year&gt;&lt;pub-dates&gt;&lt;date&gt;Oct 15&lt;/date&gt;&lt;/pub-dates&gt;&lt;/dates&gt;&lt;isbn&gt;0025-326X&lt;/isbn&gt;&lt;accession-num&gt;WOS:000364258000035&lt;/accession-num&gt;&lt;urls&gt;&lt;related-urls&gt;&lt;url&gt;&amp;lt;Go to ISI&amp;gt;://WOS:000364258000035&lt;/url&gt;&lt;url&gt;https://ac.els-cdn.com/S0025326X15004427/1-s2.0-S0025326X15004427-main.pdf?_tid=154e1d4e-ba2d-40a5-92db-d741969e4ac4&amp;amp;acdnat=1536886074_73441f275bd93577eddaaa1ad5b61715&lt;/url&gt;&lt;/related-urls&gt;&lt;/urls&gt;&lt;electronic-resource-num&gt;10.1016/j.marpolbul.2015.07.022&lt;/electronic-resource-num&gt;&lt;/record&gt;&lt;/Cite&gt;&lt;/EndNote&gt;</w:instrText>
            </w:r>
            <w:r>
              <w:fldChar w:fldCharType="separate"/>
            </w:r>
            <w:r>
              <w:rPr>
                <w:noProof/>
              </w:rPr>
              <w:t>(Stolte et al. 2015)</w:t>
            </w:r>
            <w:r>
              <w:fldChar w:fldCharType="end"/>
            </w:r>
          </w:p>
        </w:tc>
        <w:tc>
          <w:tcPr>
            <w:tcW w:w="969" w:type="dxa"/>
          </w:tcPr>
          <w:p w14:paraId="131DACBC" w14:textId="77777777" w:rsidR="007A4201" w:rsidRDefault="007A4201"/>
        </w:tc>
        <w:tc>
          <w:tcPr>
            <w:tcW w:w="1146" w:type="dxa"/>
          </w:tcPr>
          <w:p w14:paraId="74786429" w14:textId="77777777" w:rsidR="007A4201" w:rsidRDefault="007A4201"/>
        </w:tc>
      </w:tr>
      <w:tr w:rsidR="007A4201" w14:paraId="7A4651C9" w14:textId="77777777" w:rsidTr="00C23BC6">
        <w:tc>
          <w:tcPr>
            <w:tcW w:w="1033" w:type="dxa"/>
          </w:tcPr>
          <w:p w14:paraId="399E1D3D" w14:textId="33CF92D6" w:rsidR="007A4201" w:rsidRDefault="00CE3249">
            <w:r>
              <w:rPr>
                <w:rFonts w:hint="eastAsia"/>
              </w:rPr>
              <w:t>#13</w:t>
            </w:r>
            <w:r>
              <w:rPr>
                <w:rFonts w:hint="eastAsia"/>
              </w:rPr>
              <w:t>底泥</w:t>
            </w:r>
          </w:p>
        </w:tc>
        <w:tc>
          <w:tcPr>
            <w:tcW w:w="1597" w:type="dxa"/>
          </w:tcPr>
          <w:p w14:paraId="01D48CEC" w14:textId="599D749A" w:rsidR="007A4201" w:rsidRPr="008751B3" w:rsidRDefault="00CE3249">
            <w:r w:rsidRPr="00CE3249">
              <w:t>the Arctic at 2340−5570 m depth.</w:t>
            </w:r>
          </w:p>
        </w:tc>
        <w:tc>
          <w:tcPr>
            <w:tcW w:w="2318" w:type="dxa"/>
          </w:tcPr>
          <w:p w14:paraId="522EF274" w14:textId="5BB971EB" w:rsidR="007A4201" w:rsidRPr="008751B3" w:rsidRDefault="00CE3249" w:rsidP="008751B3">
            <w:pPr>
              <w:jc w:val="center"/>
            </w:pPr>
            <w:r w:rsidRPr="00CE3249">
              <w:t>42−6595 microplastics kg −1</w:t>
            </w:r>
          </w:p>
        </w:tc>
        <w:tc>
          <w:tcPr>
            <w:tcW w:w="1233" w:type="dxa"/>
          </w:tcPr>
          <w:p w14:paraId="6E18393C" w14:textId="0287890D" w:rsidR="007A4201" w:rsidRDefault="00CE3249">
            <w:r>
              <w:fldChar w:fldCharType="begin"/>
            </w:r>
            <w:r>
              <w:instrText xml:space="preserve"> ADDIN EN.CITE &lt;EndNote&gt;&lt;Cite&gt;&lt;Author&gt;Bergmann&lt;/Author&gt;&lt;Year&gt;2017&lt;/Year&gt;&lt;RecNum&gt;2023&lt;/RecNum&gt;&lt;DisplayText&gt;(Bergmann et al. 2017)&lt;/DisplayText&gt;&lt;record&gt;&lt;rec-number&gt;2023&lt;/rec-number&gt;&lt;foreign-keys&gt;&lt;key app="EN" db-id="zptaatf052p2rqe5sp25zfzodsptpxww0xvw" timestamp="1536852179"&gt;2023&lt;/key&gt;&lt;/foreign-keys&gt;&lt;ref-type name="Journal Article"&gt;17&lt;/ref-type&gt;&lt;contributors&gt;&lt;authors&gt;&lt;author&gt;Bergmann, Melanie&lt;/author&gt;&lt;author&gt;Wirzberger, Vanessa&lt;/author&gt;&lt;author&gt;Krumpen, Thomas&lt;/author&gt;&lt;author&gt;Lorenz, Claudia&lt;/author&gt;&lt;author&gt;Primpke, Sebastian&lt;/author&gt;&lt;author&gt;Tekman, Mine B.&lt;/author&gt;&lt;author&gt;Gerdts, Gunnar&lt;/author&gt;&lt;/authors&gt;&lt;/contributors&gt;&lt;titles&gt;&lt;title&gt;High Quantities of Microplastic in Arctic Deep-Sea Sediments from the HAUSGARTEN Observatory&lt;/title&gt;&lt;secondary-title&gt;Environmental Science &amp;amp; Technology&lt;/secondary-title&gt;&lt;/titles&gt;&lt;periodical&gt;&lt;full-title&gt;Environmental Science &amp;amp; Technology&lt;/full-title&gt;&lt;abbr-1&gt;Environ Sci Technol&lt;/abbr-1&gt;&lt;/periodical&gt;&lt;pages&gt;11000-11010&lt;/pages&gt;&lt;volume&gt;51&lt;/volume&gt;&lt;number&gt;19&lt;/number&gt;&lt;dates&gt;&lt;year&gt;2017&lt;/year&gt;&lt;pub-dates&gt;&lt;date&gt;Oct 3&lt;/date&gt;&lt;/pub-dates&gt;&lt;/dates&gt;&lt;isbn&gt;0013-936X&lt;/isbn&gt;&lt;accession-num&gt;WOS:000412716500011&lt;/accession-num&gt;&lt;urls&gt;&lt;related-urls&gt;&lt;url&gt;&amp;lt;Go to ISI&amp;gt;://WOS:000412716500011&lt;/url&gt;&lt;/related-urls&gt;&lt;/urls&gt;&lt;electronic-resource-num&gt;10.1021/acs.est.7b03331&lt;/electronic-resource-num&gt;&lt;/record&gt;&lt;/Cite&gt;&lt;/EndNote&gt;</w:instrText>
            </w:r>
            <w:r>
              <w:fldChar w:fldCharType="separate"/>
            </w:r>
            <w:r>
              <w:rPr>
                <w:noProof/>
              </w:rPr>
              <w:t>(Bergmann et al. 2017)</w:t>
            </w:r>
            <w:r>
              <w:fldChar w:fldCharType="end"/>
            </w:r>
          </w:p>
        </w:tc>
        <w:tc>
          <w:tcPr>
            <w:tcW w:w="969" w:type="dxa"/>
          </w:tcPr>
          <w:p w14:paraId="3258B59F" w14:textId="77777777" w:rsidR="007A4201" w:rsidRDefault="007A4201"/>
        </w:tc>
        <w:tc>
          <w:tcPr>
            <w:tcW w:w="1146" w:type="dxa"/>
          </w:tcPr>
          <w:p w14:paraId="103C744C" w14:textId="77777777" w:rsidR="007A4201" w:rsidRDefault="007A4201"/>
        </w:tc>
      </w:tr>
      <w:tr w:rsidR="008751B3" w14:paraId="2327EB58" w14:textId="2D5B3EAD" w:rsidTr="00C23BC6">
        <w:tc>
          <w:tcPr>
            <w:tcW w:w="1033" w:type="dxa"/>
          </w:tcPr>
          <w:p w14:paraId="16B1A995" w14:textId="77777777" w:rsidR="008751B3" w:rsidRPr="00115DFC" w:rsidRDefault="008751B3"/>
        </w:tc>
        <w:tc>
          <w:tcPr>
            <w:tcW w:w="1597" w:type="dxa"/>
          </w:tcPr>
          <w:p w14:paraId="74542E1E" w14:textId="3335169F" w:rsidR="008751B3" w:rsidRDefault="008751B3">
            <w:r w:rsidRPr="00115DFC">
              <w:t>North Yellow Sea, China</w:t>
            </w:r>
          </w:p>
        </w:tc>
        <w:tc>
          <w:tcPr>
            <w:tcW w:w="2318" w:type="dxa"/>
          </w:tcPr>
          <w:p w14:paraId="5C7A3BEB" w14:textId="13DEB7EB" w:rsidR="008751B3" w:rsidRDefault="008751B3">
            <w:r w:rsidRPr="00115DFC">
              <w:t xml:space="preserve">545 ± 282 </w:t>
            </w:r>
            <w:bookmarkStart w:id="0" w:name="OLE_LINK1"/>
            <w:bookmarkStart w:id="1" w:name="OLE_LINK2"/>
            <w:r w:rsidRPr="00115DFC">
              <w:t>items</w:t>
            </w:r>
            <w:bookmarkEnd w:id="0"/>
            <w:bookmarkEnd w:id="1"/>
            <w:r w:rsidRPr="00115DFC">
              <w:t>/m 3</w:t>
            </w:r>
          </w:p>
        </w:tc>
        <w:tc>
          <w:tcPr>
            <w:tcW w:w="1233" w:type="dxa"/>
          </w:tcPr>
          <w:p w14:paraId="58598C7F" w14:textId="254F2204" w:rsidR="008751B3" w:rsidRDefault="008751B3">
            <w:r>
              <w:fldChar w:fldCharType="begin"/>
            </w:r>
            <w:r>
              <w:instrText xml:space="preserve"> ADDIN EN.CITE &lt;EndNote&gt;&lt;Cite&gt;&lt;Author&gt;Zhu&lt;/Author&gt;&lt;Year&gt;2018&lt;/Year&gt;&lt;RecNum&gt;2293&lt;/RecNum&gt;&lt;DisplayText&gt;(Zhu et al. 2018)&lt;/DisplayText&gt;&lt;record&gt;&lt;rec-number&gt;2293&lt;/rec-number&gt;&lt;foreign-keys&gt;&lt;key app="EN" db-id="zptaatf052p2rqe5sp25zfzodsptpxww0xvw" timestamp="1536852195"&gt;2293&lt;/key&gt;&lt;/foreign-keys&gt;&lt;ref-type name="Journal Article"&gt;17&lt;/ref-type&gt;&lt;contributors&gt;&lt;authors&gt;&lt;author&gt;Zhu, Lin&lt;/author&gt;&lt;author&gt;Bai, Huaiyu&lt;/author&gt;&lt;author&gt;Chen, Bijuan&lt;/author&gt;&lt;author&gt;Sun, Xuemei&lt;/author&gt;&lt;author&gt;Qu, Keming&lt;/author&gt;&lt;author&gt;Xia, Bin&lt;/author&gt;&lt;/authors&gt;&lt;/contributors&gt;&lt;titles&gt;&lt;title&gt;Microplastic pollution in North Yellow Sea, China: Observations on occurrence, distribution and identification&lt;/title&gt;&lt;secondary-title&gt;Science of the Total Environment&lt;/secondary-title&gt;&lt;/titles&gt;&lt;periodical&gt;&lt;full-title&gt;Science of the Total Environment&lt;/full-title&gt;&lt;abbr-1&gt;Sci Total Environ&lt;/abbr-1&gt;&lt;/periodical&gt;&lt;pages&gt;20-29&lt;/pages&gt;&lt;volume&gt;636&lt;/volume&gt;&lt;dates&gt;&lt;year&gt;2018&lt;/year&gt;&lt;pub-dates&gt;&lt;date&gt;Sep 15&lt;/date&gt;&lt;/pub-dates&gt;&lt;/dates&gt;&lt;isbn&gt;0048-9697&lt;/isbn&gt;&lt;accession-num&gt;WOS:000436599000003&lt;/accession-num&gt;&lt;urls&gt;&lt;related-urls&gt;&lt;url&gt;&amp;lt;Go to ISI&amp;gt;://WOS:000436599000003&lt;/url&gt;&lt;url&gt;https://ac.els-cdn.com/S0048969718313585/1-s2.0-S0048969718313585-main.pdf?_tid=fb8a40d3-a4c0-4552-8bf0-2fddd6820b23&amp;amp;acdnat=1536853139_1fb299df2518c92226e14c040649ee26&lt;/url&gt;&lt;/related-urls&gt;&lt;/urls&gt;&lt;electronic-resource-num&gt;10.1016/j.scitotenv.2018.04.182&lt;/electronic-resource-num&gt;&lt;/record&gt;&lt;/Cite&gt;&lt;/EndNote&gt;</w:instrText>
            </w:r>
            <w:r>
              <w:fldChar w:fldCharType="separate"/>
            </w:r>
            <w:r>
              <w:rPr>
                <w:noProof/>
              </w:rPr>
              <w:t>(Zhu et al. 2018)</w:t>
            </w:r>
            <w:r>
              <w:fldChar w:fldCharType="end"/>
            </w:r>
          </w:p>
        </w:tc>
        <w:tc>
          <w:tcPr>
            <w:tcW w:w="969" w:type="dxa"/>
          </w:tcPr>
          <w:p w14:paraId="7E6FD413" w14:textId="77777777" w:rsidR="008751B3" w:rsidRDefault="008751B3"/>
        </w:tc>
        <w:tc>
          <w:tcPr>
            <w:tcW w:w="1146" w:type="dxa"/>
          </w:tcPr>
          <w:p w14:paraId="20803FA7" w14:textId="77777777" w:rsidR="008751B3" w:rsidRDefault="008751B3"/>
        </w:tc>
      </w:tr>
      <w:tr w:rsidR="008751B3" w14:paraId="2E4720F0" w14:textId="77777777" w:rsidTr="00C23BC6">
        <w:tc>
          <w:tcPr>
            <w:tcW w:w="1033" w:type="dxa"/>
          </w:tcPr>
          <w:p w14:paraId="3B7DCFBE" w14:textId="77777777" w:rsidR="008751B3" w:rsidRDefault="008751B3" w:rsidP="00AF2BB3"/>
        </w:tc>
        <w:tc>
          <w:tcPr>
            <w:tcW w:w="1597" w:type="dxa"/>
          </w:tcPr>
          <w:p w14:paraId="12E50864" w14:textId="38C3681C" w:rsidR="008751B3" w:rsidRDefault="008751B3" w:rsidP="00AF2BB3">
            <w:r>
              <w:t xml:space="preserve">the western and eastern waters of </w:t>
            </w:r>
          </w:p>
          <w:p w14:paraId="5593BC48" w14:textId="777FAB6F" w:rsidR="008751B3" w:rsidRPr="00115DFC" w:rsidRDefault="008751B3" w:rsidP="00AF2BB3">
            <w:proofErr w:type="spellStart"/>
            <w:r>
              <w:t>HongKong</w:t>
            </w:r>
            <w:proofErr w:type="spellEnd"/>
          </w:p>
        </w:tc>
        <w:tc>
          <w:tcPr>
            <w:tcW w:w="2318" w:type="dxa"/>
          </w:tcPr>
          <w:p w14:paraId="1FAAFA30" w14:textId="7C82E5F7" w:rsidR="008751B3" w:rsidRPr="00115DFC" w:rsidRDefault="008751B3">
            <w:r w:rsidRPr="00AF2BB3">
              <w:t>3.973 ± 1.177 n/m 3</w:t>
            </w:r>
          </w:p>
        </w:tc>
        <w:tc>
          <w:tcPr>
            <w:tcW w:w="1233" w:type="dxa"/>
          </w:tcPr>
          <w:p w14:paraId="7D4CC9B8" w14:textId="535B33AA" w:rsidR="008751B3" w:rsidRDefault="008751B3">
            <w:r>
              <w:fldChar w:fldCharType="begin">
                <w:fldData xml:space="preserve">PEVuZE5vdGU+PENpdGU+PEF1dGhvcj5DaGV1bmc8L0F1dGhvcj48WWVhcj4yMDE4PC9ZZWFyPjxS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</w:fldData>
              </w:fldChar>
            </w:r>
            <w:r>
              <w:instrText xml:space="preserve"> ADDIN EN.CITE </w:instrText>
            </w:r>
            <w:r>
              <w:fldChar w:fldCharType="begin">
                <w:fldData xml:space="preserve">PEVuZE5vdGU+PENpdGU+PEF1dGhvcj5DaGV1bmc8L0F1dGhvcj48WWVhcj4yMDE4PC9ZZWFyPjxS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</w:fldData>
              </w:fldChar>
            </w:r>
            <w:r>
              <w:instrText xml:space="preserve"> ADDIN EN.CITE.DATA </w:instrText>
            </w:r>
            <w:r>
              <w:fldChar w:fldCharType="end"/>
            </w:r>
            <w:r>
              <w:fldChar w:fldCharType="separate"/>
            </w:r>
            <w:r>
              <w:rPr>
                <w:noProof/>
              </w:rPr>
              <w:t>(Cheung et al. 2018)</w:t>
            </w:r>
            <w:r>
              <w:fldChar w:fldCharType="end"/>
            </w:r>
          </w:p>
        </w:tc>
        <w:tc>
          <w:tcPr>
            <w:tcW w:w="969" w:type="dxa"/>
          </w:tcPr>
          <w:p w14:paraId="05E38039" w14:textId="77777777" w:rsidR="008751B3" w:rsidRDefault="008751B3"/>
        </w:tc>
        <w:tc>
          <w:tcPr>
            <w:tcW w:w="1146" w:type="dxa"/>
          </w:tcPr>
          <w:p w14:paraId="03BABF3C" w14:textId="77777777" w:rsidR="008751B3" w:rsidRDefault="008751B3"/>
        </w:tc>
      </w:tr>
      <w:tr w:rsidR="008751B3" w14:paraId="772FA759" w14:textId="77777777" w:rsidTr="00C23BC6">
        <w:tc>
          <w:tcPr>
            <w:tcW w:w="1033" w:type="dxa"/>
          </w:tcPr>
          <w:p w14:paraId="20B5A677" w14:textId="77777777" w:rsidR="008751B3" w:rsidRPr="00AF2BB3" w:rsidRDefault="008751B3"/>
        </w:tc>
        <w:tc>
          <w:tcPr>
            <w:tcW w:w="1597" w:type="dxa"/>
          </w:tcPr>
          <w:p w14:paraId="79C75D3E" w14:textId="64977022" w:rsidR="008751B3" w:rsidRPr="00115DFC" w:rsidRDefault="008751B3">
            <w:r w:rsidRPr="00AF2BB3">
              <w:t xml:space="preserve">the Ross </w:t>
            </w:r>
            <w:proofErr w:type="gramStart"/>
            <w:r w:rsidRPr="00AF2BB3">
              <w:t xml:space="preserve">Sea </w:t>
            </w:r>
            <w:r>
              <w:t>,</w:t>
            </w:r>
            <w:r w:rsidRPr="00AF2BB3">
              <w:t>Antarctica</w:t>
            </w:r>
            <w:proofErr w:type="gramEnd"/>
          </w:p>
        </w:tc>
        <w:tc>
          <w:tcPr>
            <w:tcW w:w="2318" w:type="dxa"/>
          </w:tcPr>
          <w:p w14:paraId="70510D5B" w14:textId="72612453" w:rsidR="008751B3" w:rsidRPr="00115DFC" w:rsidRDefault="008751B3">
            <w:r w:rsidRPr="00AF2BB3">
              <w:t>0.17 ± 0.34 particle m-3</w:t>
            </w:r>
          </w:p>
        </w:tc>
        <w:tc>
          <w:tcPr>
            <w:tcW w:w="1233" w:type="dxa"/>
          </w:tcPr>
          <w:p w14:paraId="707A4362" w14:textId="2167EC9D" w:rsidR="008751B3" w:rsidRDefault="008751B3">
            <w:r>
              <w:fldChar w:fldCharType="begin"/>
            </w:r>
            <w:r>
              <w:instrText xml:space="preserve"> ADDIN EN.CITE &lt;EndNote&gt;&lt;Cite&gt;&lt;Author&gt;Cincinelli&lt;/Author&gt;&lt;Year&gt;2017&lt;/Year&gt;&lt;RecNum&gt;2048&lt;/RecNum&gt;&lt;DisplayText&gt;(Cincinelli et al. 2017)&lt;/DisplayText&gt;&lt;record&gt;&lt;rec-number&gt;2048&lt;/rec-number&gt;&lt;foreign-keys&gt;&lt;key app="EN" db-id="zptaatf052p2rqe5sp25zfzodsptpxww0xvw" timestamp="1536852179"&gt;2048&lt;/key&gt;&lt;/foreign-keys&gt;&lt;ref-type name="Journal Article"&gt;17&lt;/ref-type&gt;&lt;contributors&gt;&lt;authors&gt;&lt;author&gt;Cincinelli, Alessandra&lt;/author&gt;&lt;author&gt;Scopetani, Costanza&lt;/author&gt;&lt;author&gt;Chelazzi, David&lt;/author&gt;&lt;author&gt;Lombardini, Emilia&lt;/author&gt;&lt;author&gt;Martellini, Tania&lt;/author&gt;&lt;author&gt;Katsoyiannis, Athanasios&lt;/author&gt;&lt;author&gt;Fossi, Maria Cristina&lt;/author&gt;&lt;author&gt;Corsolini, Simonetta&lt;/author&gt;&lt;/authors&gt;&lt;/contributors&gt;&lt;titles&gt;&lt;title&gt;Microplastic in the surface waters of the Ross Sea (Antarctica): Occurrence, distribution and characterization by FTIR&lt;/title&gt;&lt;secondary-title&gt;Chemosphere&lt;/secondary-title&gt;&lt;/titles&gt;&lt;periodical&gt;&lt;full-title&gt;Chemosphere&lt;/full-title&gt;&lt;abbr-1&gt;Chemosphere&lt;/abbr-1&gt;&lt;/periodical&gt;&lt;pages&gt;391-400&lt;/pages&gt;&lt;volume&gt;175&lt;/volume&gt;&lt;dates&gt;&lt;year&gt;2017&lt;/year&gt;&lt;pub-dates&gt;&lt;date&gt;May&lt;/date&gt;&lt;/pub-dates&gt;&lt;/dates&gt;&lt;isbn&gt;0045-6535&lt;/isbn&gt;&lt;accession-num&gt;WOS:000397691200046&lt;/accession-num&gt;&lt;urls&gt;&lt;related-urls&gt;&lt;url&gt;&amp;lt;Go to ISI&amp;gt;://WOS:000397691200046&lt;/url&gt;&lt;/related-urls&gt;&lt;/urls&gt;&lt;electronic-resource-num&gt;10.1016/j.chemosphere.2017.02.024&lt;/electronic-resource-num&gt;&lt;/record&gt;&lt;/Cite&gt;&lt;/EndNote&gt;</w:instrText>
            </w:r>
            <w:r>
              <w:fldChar w:fldCharType="separate"/>
            </w:r>
            <w:r>
              <w:rPr>
                <w:noProof/>
              </w:rPr>
              <w:t>(Cincinelli et al. 2017)</w:t>
            </w:r>
            <w:r>
              <w:fldChar w:fldCharType="end"/>
            </w:r>
          </w:p>
        </w:tc>
        <w:tc>
          <w:tcPr>
            <w:tcW w:w="969" w:type="dxa"/>
          </w:tcPr>
          <w:p w14:paraId="1D77F306" w14:textId="77777777" w:rsidR="008751B3" w:rsidRDefault="008751B3"/>
        </w:tc>
        <w:tc>
          <w:tcPr>
            <w:tcW w:w="1146" w:type="dxa"/>
          </w:tcPr>
          <w:p w14:paraId="1DB300BA" w14:textId="77777777" w:rsidR="008751B3" w:rsidRDefault="008751B3"/>
        </w:tc>
      </w:tr>
      <w:tr w:rsidR="008751B3" w14:paraId="4112B5D9" w14:textId="77777777" w:rsidTr="00C23BC6">
        <w:tc>
          <w:tcPr>
            <w:tcW w:w="1033" w:type="dxa"/>
          </w:tcPr>
          <w:p w14:paraId="226BA61E" w14:textId="77777777" w:rsidR="008751B3" w:rsidRDefault="008751B3" w:rsidP="008751B3"/>
        </w:tc>
        <w:tc>
          <w:tcPr>
            <w:tcW w:w="1597" w:type="dxa"/>
          </w:tcPr>
          <w:p w14:paraId="1A2BBBFC" w14:textId="73BFDC19" w:rsidR="008751B3" w:rsidRDefault="008751B3" w:rsidP="008751B3">
            <w:r>
              <w:t>the Northwestern</w:t>
            </w:r>
          </w:p>
          <w:p w14:paraId="7A3401FB" w14:textId="1AD767AC" w:rsidR="008751B3" w:rsidRPr="00115DFC" w:rsidRDefault="008751B3" w:rsidP="008751B3">
            <w:r>
              <w:t>Mediterranean Sea</w:t>
            </w:r>
          </w:p>
        </w:tc>
        <w:tc>
          <w:tcPr>
            <w:tcW w:w="2318" w:type="dxa"/>
          </w:tcPr>
          <w:p w14:paraId="383CF5BE" w14:textId="47908A1B" w:rsidR="008751B3" w:rsidRPr="00115DFC" w:rsidRDefault="008751B3">
            <w:r w:rsidRPr="008751B3">
              <w:t xml:space="preserve">0.18 </w:t>
            </w:r>
            <w:proofErr w:type="spellStart"/>
            <w:r w:rsidRPr="008751B3">
              <w:t>items.m</w:t>
            </w:r>
            <w:proofErr w:type="spellEnd"/>
            <w:r w:rsidRPr="008751B3">
              <w:t xml:space="preserve"> −3</w:t>
            </w:r>
          </w:p>
        </w:tc>
        <w:tc>
          <w:tcPr>
            <w:tcW w:w="1233" w:type="dxa"/>
          </w:tcPr>
          <w:p w14:paraId="15AC41BC" w14:textId="5693A24C" w:rsidR="008751B3" w:rsidRDefault="008751B3">
            <w:r>
              <w:fldChar w:fldCharType="begin"/>
            </w:r>
            <w:r>
              <w:instrText xml:space="preserve"> ADDIN EN.CITE &lt;EndNote&gt;&lt;Cite&gt;&lt;Author&gt;Constant&lt;/Author&gt;&lt;Year&gt;2018&lt;/Year&gt;&lt;RecNum&gt;1961&lt;/RecNum&gt;&lt;DisplayText&gt;(Constant et al. 2018)&lt;/DisplayText&gt;&lt;record&gt;&lt;rec-number&gt;1961&lt;/rec-number&gt;&lt;foreign-keys&gt;&lt;key app="EN" db-id="zptaatf052p2rqe5sp25zfzodsptpxww0xvw" timestamp="1536852179"&gt;1961&lt;/key&gt;&lt;/foreign-keys&gt;&lt;ref-type name="Book Section"&gt;5&lt;/ref-type&gt;&lt;contributors&gt;&lt;authors&gt;&lt;author&gt;Constant, Mel&lt;/author&gt;&lt;author&gt;Kerherve, Philippe&lt;/author&gt;&lt;author&gt;Sola, Jennifer&lt;/author&gt;&lt;author&gt;Sanchez-Vidal, Anna&lt;/author&gt;&lt;author&gt;Canals, Miquel&lt;/author&gt;&lt;author&gt;Heussner, Serge&lt;/author&gt;&lt;/authors&gt;&lt;secondary-authors&gt;&lt;author&gt;Cocca, M.&lt;/author&gt;&lt;author&gt;DiPace, E.&lt;/author&gt;&lt;author&gt;Errico, M. E.&lt;/author&gt;&lt;author&gt;Gentile, G.&lt;/author&gt;&lt;author&gt;Montarsolo, A.&lt;/author&gt;&lt;author&gt;Mossotti, R.&lt;/author&gt;&lt;/secondary-authors&gt;&lt;/contributors&gt;&lt;titles&gt;&lt;title&gt;Floating Microplastics in the Northwestern Mediterranean Sea: Temporal and Spatial Heterogeneities&lt;/title&gt;&lt;secondary-title&gt;Proceedings of the International Conference on Microplastic Pollution in the Mediterranean Sea&lt;/secondary-title&gt;&lt;tertiary-title&gt;Springer Water&lt;/tertiary-title&gt;&lt;/titles&gt;&lt;periodical&gt;&lt;full-title&gt;Proceedings of the International Conference on Microplastic Pollution in the Mediterranean Sea&lt;/full-title&gt;&lt;abbr-1&gt;Springer Water&lt;/abbr-1&gt;&lt;/periodical&gt;&lt;pages&gt;9-15&lt;/pages&gt;&lt;dates&gt;&lt;year&gt;2018&lt;/year&gt;&lt;/dates&gt;&lt;isbn&gt;978-3-319-71279-6; 978-3-319-71278-9&lt;/isbn&gt;&lt;accession-num&gt;WOS:000436165900002&lt;/accession-num&gt;&lt;urls&gt;&lt;related-urls&gt;&lt;url&gt;&amp;lt;Go to ISI&amp;gt;://WOS:000436165900002&lt;/url&gt;&lt;/related-urls&gt;&lt;/urls&gt;&lt;electronic-resource-num&gt;10.1007/978-3-319-71279-6_2&lt;/electronic-resource-num&gt;&lt;/record&gt;&lt;/Cite&gt;&lt;/EndNote&gt;</w:instrText>
            </w:r>
            <w:r>
              <w:fldChar w:fldCharType="separate"/>
            </w:r>
            <w:r>
              <w:rPr>
                <w:noProof/>
              </w:rPr>
              <w:t>(Constant et al. 2018)</w:t>
            </w:r>
            <w:r>
              <w:fldChar w:fldCharType="end"/>
            </w:r>
          </w:p>
        </w:tc>
        <w:tc>
          <w:tcPr>
            <w:tcW w:w="969" w:type="dxa"/>
          </w:tcPr>
          <w:p w14:paraId="0C627642" w14:textId="77777777" w:rsidR="008751B3" w:rsidRDefault="008751B3"/>
        </w:tc>
        <w:tc>
          <w:tcPr>
            <w:tcW w:w="1146" w:type="dxa"/>
          </w:tcPr>
          <w:p w14:paraId="385F74DB" w14:textId="77777777" w:rsidR="008751B3" w:rsidRDefault="008751B3"/>
        </w:tc>
      </w:tr>
      <w:tr w:rsidR="008751B3" w14:paraId="64863489" w14:textId="77777777" w:rsidTr="00C23BC6">
        <w:tc>
          <w:tcPr>
            <w:tcW w:w="1033" w:type="dxa"/>
          </w:tcPr>
          <w:p w14:paraId="59552379" w14:textId="4C3BC863" w:rsidR="008751B3" w:rsidRPr="00115DFC" w:rsidRDefault="004F4B1A">
            <w:r>
              <w:rPr>
                <w:rFonts w:hint="eastAsia"/>
              </w:rPr>
              <w:t>#17</w:t>
            </w:r>
          </w:p>
        </w:tc>
        <w:tc>
          <w:tcPr>
            <w:tcW w:w="1597" w:type="dxa"/>
          </w:tcPr>
          <w:p w14:paraId="05D719D5" w14:textId="31AD52D4" w:rsidR="008751B3" w:rsidRPr="00115DFC" w:rsidRDefault="003B584D">
            <w:r w:rsidRPr="003B584D">
              <w:t>the Northeast Atlantic</w:t>
            </w:r>
          </w:p>
        </w:tc>
        <w:tc>
          <w:tcPr>
            <w:tcW w:w="2318" w:type="dxa"/>
          </w:tcPr>
          <w:p w14:paraId="2806A53F" w14:textId="71D12FC6" w:rsidR="008751B3" w:rsidRPr="00115DFC" w:rsidRDefault="00E123BE">
            <w:r w:rsidRPr="00E123BE">
              <w:t>2.46 particles m ?</w:t>
            </w:r>
            <w:proofErr w:type="gramStart"/>
            <w:r w:rsidRPr="00E123BE">
              <w:t>3 .</w:t>
            </w:r>
            <w:proofErr w:type="gramEnd"/>
          </w:p>
        </w:tc>
        <w:tc>
          <w:tcPr>
            <w:tcW w:w="1233" w:type="dxa"/>
          </w:tcPr>
          <w:p w14:paraId="21FE2373" w14:textId="2BA120A8" w:rsidR="008751B3" w:rsidRDefault="00E123BE">
            <w:r>
              <w:fldChar w:fldCharType="begin"/>
            </w:r>
            <w:r>
              <w:instrText xml:space="preserve"> ADDIN EN.CITE &lt;EndNote&gt;&lt;Cite&gt;&lt;Author&gt;Lusher&lt;/Author&gt;&lt;Year&gt;2014&lt;/Year&gt;&lt;RecNum&gt;2604&lt;/RecNum&gt;&lt;DisplayText&gt;(Lusher et al. 2014)&lt;/DisplayText&gt;&lt;record&gt;&lt;rec-number&gt;2604&lt;/rec-number&gt;&lt;foreign-keys&gt;&lt;key app="EN" db-id="zptaatf052p2rqe5sp25zfzodsptpxww0xvw" timestamp="1536852196"&gt;2604&lt;/key&gt;&lt;/foreign-keys&gt;&lt;ref-type name="Journal Article"&gt;17&lt;/ref-type&gt;&lt;contributors&gt;&lt;authors&gt;&lt;author&gt;Lusher, Amy L.&lt;/author&gt;&lt;author&gt;Burke, Ann&lt;/author&gt;&lt;author&gt;O&amp;apos;Connor, Ian&lt;/author&gt;&lt;author&gt;Officer, Rick&lt;/author&gt;&lt;/authors&gt;&lt;/contributors&gt;&lt;titles&gt;&lt;title&gt;Microplastic pollution in the Northeast Atlantic Ocean: Validated and opportunistic sampling&lt;/title&gt;&lt;secondary-title&gt;Marine Pollution Bulletin&lt;/secondary-title&gt;&lt;/titles&gt;&lt;periodical&gt;&lt;full-title&gt;Marine Pollution Bulletin&lt;/full-title&gt;&lt;abbr-1&gt;Mar Pollut Bull&lt;/abbr-1&gt;&lt;/periodical&gt;&lt;pages&gt;325-333&lt;/pages&gt;&lt;volume&gt;88&lt;/volume&gt;&lt;number&gt;1-2&lt;/number&gt;&lt;dates&gt;&lt;year&gt;2014&lt;/year&gt;&lt;pub-dates&gt;&lt;date&gt;Nov 15&lt;/date&gt;&lt;/pub-dates&gt;&lt;/dates&gt;&lt;isbn&gt;0025-326X&lt;/isbn&gt;&lt;accession-num&gt;WOS:000345489800051&lt;/accession-num&gt;&lt;urls&gt;&lt;related-urls&gt;&lt;url&gt;&amp;lt;Go to ISI&amp;gt;://WOS:000345489800051&lt;/url&gt;&lt;url&gt;https://ac.els-cdn.com/S0025326X14005530/1-s2.0-S0025326X14005530-main.pdf?_tid=04b3c1cf-bac2-4e8b-aa04-3ac785f6ecf3&amp;amp;acdnat=1536885924_53aa4d084b8a56214623899547433573&lt;/url&gt;&lt;/related-urls&gt;&lt;/urls&gt;&lt;electronic-resource-num&gt;10.1016/j.marpolbul.2014.08.023&lt;/electronic-resource-num&gt;&lt;/record&gt;&lt;/Cite&gt;&lt;/EndNote&gt;</w:instrText>
            </w:r>
            <w:r>
              <w:fldChar w:fldCharType="separate"/>
            </w:r>
            <w:r>
              <w:rPr>
                <w:noProof/>
              </w:rPr>
              <w:t>(Lusher et al. 2014)</w:t>
            </w:r>
            <w:r>
              <w:fldChar w:fldCharType="end"/>
            </w:r>
          </w:p>
        </w:tc>
        <w:tc>
          <w:tcPr>
            <w:tcW w:w="969" w:type="dxa"/>
          </w:tcPr>
          <w:p w14:paraId="2DA2CA25" w14:textId="77777777" w:rsidR="008751B3" w:rsidRDefault="008751B3"/>
        </w:tc>
        <w:tc>
          <w:tcPr>
            <w:tcW w:w="1146" w:type="dxa"/>
          </w:tcPr>
          <w:p w14:paraId="5931BF56" w14:textId="77777777" w:rsidR="008751B3" w:rsidRDefault="008751B3"/>
        </w:tc>
      </w:tr>
      <w:tr w:rsidR="008751B3" w14:paraId="56D7BF45" w14:textId="77777777" w:rsidTr="00C23BC6">
        <w:tc>
          <w:tcPr>
            <w:tcW w:w="1033" w:type="dxa"/>
          </w:tcPr>
          <w:p w14:paraId="2F04183E" w14:textId="11CA5BB1" w:rsidR="008751B3" w:rsidRPr="00115DFC" w:rsidRDefault="004F4B1A">
            <w:r>
              <w:rPr>
                <w:rFonts w:hint="eastAsia"/>
              </w:rPr>
              <w:t>#18</w:t>
            </w:r>
          </w:p>
        </w:tc>
        <w:tc>
          <w:tcPr>
            <w:tcW w:w="1597" w:type="dxa"/>
          </w:tcPr>
          <w:p w14:paraId="4CC52B18" w14:textId="77777777" w:rsidR="00E6322F" w:rsidRDefault="00E6322F" w:rsidP="00E6322F">
            <w:r>
              <w:t>Arctic</w:t>
            </w:r>
          </w:p>
          <w:p w14:paraId="77D62C04" w14:textId="431318C0" w:rsidR="008751B3" w:rsidRPr="00115DFC" w:rsidRDefault="00E6322F" w:rsidP="00E6322F">
            <w:r>
              <w:t>Sea ice</w:t>
            </w:r>
          </w:p>
        </w:tc>
        <w:tc>
          <w:tcPr>
            <w:tcW w:w="2318" w:type="dxa"/>
          </w:tcPr>
          <w:p w14:paraId="6E639966" w14:textId="74BF5EDB" w:rsidR="008751B3" w:rsidRPr="00115DFC" w:rsidRDefault="00E6322F">
            <w:r w:rsidRPr="00E6322F">
              <w:t>38 to 234 particles per cubic meter of ice.</w:t>
            </w:r>
          </w:p>
        </w:tc>
        <w:tc>
          <w:tcPr>
            <w:tcW w:w="1233" w:type="dxa"/>
          </w:tcPr>
          <w:p w14:paraId="7E00D94F" w14:textId="192532D1" w:rsidR="008751B3" w:rsidRDefault="00E6322F">
            <w:r>
              <w:fldChar w:fldCharType="begin"/>
            </w:r>
            <w:r>
              <w:instrText xml:space="preserve"> ADDIN EN.CITE &lt;EndNote&gt;&lt;Cite&gt;&lt;Author&gt;Obbard&lt;/Author&gt;&lt;Year&gt;2014&lt;/Year&gt;&lt;RecNum&gt;2616&lt;/RecNum&gt;&lt;DisplayText&gt;(Obbard et al. 2014)&lt;/DisplayText&gt;&lt;record&gt;&lt;rec-number&gt;2616&lt;/rec-number&gt;&lt;foreign-keys&gt;&lt;key app="EN" db-id="zptaatf052p2rqe5sp25zfzodsptpxww0xvw" timestamp="1536852196"&gt;2616&lt;/key&gt;&lt;/foreign-keys&gt;&lt;ref-type name="Journal Article"&gt;17&lt;/ref-type&gt;&lt;contributors&gt;&lt;authors&gt;&lt;author&gt;Obbard, Rachel W.&lt;/author&gt;&lt;author&gt;Sadri, Saeed&lt;/author&gt;&lt;author&gt;Wong, Ying Qi&lt;/author&gt;&lt;author&gt;Khitun, Alexandra A.&lt;/author&gt;&lt;author&gt;Baker, Ian&lt;/author&gt;&lt;author&gt;Thompson, Richard C.&lt;/author&gt;&lt;/authors&gt;&lt;/contributors&gt;&lt;titles&gt;&lt;title&gt;Global warming releases microplastic legacy frozen in Arctic Sea ice&lt;/title&gt;&lt;secondary-title&gt;Earths Future&lt;/secondary-title&gt;&lt;/titles&gt;&lt;periodical&gt;&lt;full-title&gt;Earths Future&lt;/full-title&gt;&lt;/periodical&gt;&lt;pages&gt;315-320&lt;/pages&gt;&lt;volume&gt;2&lt;/volume&gt;&lt;number&gt;6&lt;/number&gt;&lt;dates&gt;&lt;year&gt;2014&lt;/year&gt;&lt;pub-dates&gt;&lt;date&gt;Jun&lt;/date&gt;&lt;/pub-dates&gt;&lt;/dates&gt;&lt;isbn&gt;2328-4277&lt;/isbn&gt;&lt;accession-num&gt;WOS:000358133700002&lt;/accession-num&gt;&lt;urls&gt;&lt;related-urls&gt;&lt;url&gt;&amp;lt;Go to ISI&amp;gt;://WOS:000358133700002&lt;/url&gt;&lt;url&gt;https://agupubs.onlinelibrary.wiley.com/doi/pdf/10.1002/2014EF000240&lt;/url&gt;&lt;/related-urls&gt;&lt;/urls&gt;&lt;electronic-resource-num&gt;10.1002/2014ef000240&lt;/electronic-resource-num&gt;&lt;/record&gt;&lt;/Cite&gt;&lt;/EndNote&gt;</w:instrText>
            </w:r>
            <w:r>
              <w:fldChar w:fldCharType="separate"/>
            </w:r>
            <w:r>
              <w:rPr>
                <w:noProof/>
              </w:rPr>
              <w:t>(Obbard et al. 2014)</w:t>
            </w:r>
            <w:r>
              <w:fldChar w:fldCharType="end"/>
            </w:r>
          </w:p>
        </w:tc>
        <w:tc>
          <w:tcPr>
            <w:tcW w:w="969" w:type="dxa"/>
          </w:tcPr>
          <w:p w14:paraId="019DA443" w14:textId="77777777" w:rsidR="008751B3" w:rsidRDefault="008751B3"/>
        </w:tc>
        <w:tc>
          <w:tcPr>
            <w:tcW w:w="1146" w:type="dxa"/>
          </w:tcPr>
          <w:p w14:paraId="17B35BDC" w14:textId="77777777" w:rsidR="008751B3" w:rsidRDefault="008751B3"/>
        </w:tc>
      </w:tr>
      <w:tr w:rsidR="008751B3" w14:paraId="3A3B7013" w14:textId="77777777" w:rsidTr="00C23BC6">
        <w:tc>
          <w:tcPr>
            <w:tcW w:w="1033" w:type="dxa"/>
          </w:tcPr>
          <w:p w14:paraId="10A3CD88" w14:textId="3C703D19" w:rsidR="008751B3" w:rsidRPr="00115DFC" w:rsidRDefault="007A4201">
            <w:r>
              <w:rPr>
                <w:rFonts w:hint="eastAsia"/>
              </w:rPr>
              <w:lastRenderedPageBreak/>
              <w:t>#19</w:t>
            </w:r>
            <w:r>
              <w:rPr>
                <w:rFonts w:hint="eastAsia"/>
              </w:rPr>
              <w:t>水</w:t>
            </w:r>
          </w:p>
        </w:tc>
        <w:tc>
          <w:tcPr>
            <w:tcW w:w="1597" w:type="dxa"/>
          </w:tcPr>
          <w:p w14:paraId="2DD18FD3" w14:textId="1A74F96F" w:rsidR="008751B3" w:rsidRPr="00115DFC" w:rsidRDefault="007A4201">
            <w:r w:rsidRPr="007A4201">
              <w:t>South Africa</w:t>
            </w:r>
          </w:p>
        </w:tc>
        <w:tc>
          <w:tcPr>
            <w:tcW w:w="2318" w:type="dxa"/>
          </w:tcPr>
          <w:p w14:paraId="5B87540A" w14:textId="22C050A4" w:rsidR="008751B3" w:rsidRPr="00115DFC" w:rsidRDefault="00AB4865">
            <w:r w:rsidRPr="00AB4865">
              <w:t>257.9±53.36</w:t>
            </w:r>
            <w:r>
              <w:rPr>
                <w:rFonts w:hint="eastAsia"/>
              </w:rPr>
              <w:t>-</w:t>
            </w:r>
            <w:r w:rsidRPr="00AB4865">
              <w:t>1215±276.7particles·m −</w:t>
            </w:r>
            <w:proofErr w:type="gramStart"/>
            <w:r w:rsidRPr="00AB4865">
              <w:t>3 .</w:t>
            </w:r>
            <w:proofErr w:type="gramEnd"/>
          </w:p>
        </w:tc>
        <w:tc>
          <w:tcPr>
            <w:tcW w:w="1233" w:type="dxa"/>
          </w:tcPr>
          <w:p w14:paraId="71AFDAEC" w14:textId="6E897399" w:rsidR="008751B3" w:rsidRDefault="007A4201">
            <w:r>
              <w:fldChar w:fldCharType="begin"/>
            </w:r>
            <w:r>
              <w:instrText xml:space="preserve"> ADDIN EN.CITE &lt;EndNote&gt;&lt;Cite&gt;&lt;Author&gt;Nel&lt;/Author&gt;&lt;Year&gt;2015&lt;/Year&gt;&lt;RecNum&gt;2614&lt;/RecNum&gt;&lt;DisplayText&gt;(Nel and Froneman 2015)&lt;/DisplayText&gt;&lt;record&gt;&lt;rec-number&gt;2614&lt;/rec-number&gt;&lt;foreign-keys&gt;&lt;key app="EN" db-id="zptaatf052p2rqe5sp25zfzodsptpxww0xvw" timestamp="1537018496"&gt;2614&lt;/key&gt;&lt;key app="ENWeb" db-id=""&gt;0&lt;/key&gt;&lt;/foreign-keys&gt;&lt;ref-type name="Journal Article"&gt;17&lt;/ref-type&gt;&lt;contributors&gt;&lt;authors&gt;&lt;author&gt;Nel, H. A.&lt;/author&gt;&lt;author&gt;Froneman, P. W.&lt;/author&gt;&lt;/authors&gt;&lt;/contributors&gt;&lt;titles&gt;&lt;title&gt;A quantitative analysis of microplastic pollution along the south-eastern coastline of South Africa&lt;/title&gt;&lt;secondary-title&gt;Marine Pollution Bulletin&lt;/secondary-title&gt;&lt;/titles&gt;&lt;periodical&gt;&lt;full-title&gt;Marine Pollution Bulletin&lt;/full-title&gt;&lt;abbr-1&gt;Mar Pollut Bull&lt;/abbr-1&gt;&lt;/periodical&gt;&lt;pages&gt;274-279&lt;/pages&gt;&lt;volume&gt;101&lt;/volume&gt;&lt;number&gt;1&lt;/number&gt;&lt;dates&gt;&lt;year&gt;2015&lt;/year&gt;&lt;pub-dates&gt;&lt;date&gt;Dec 15&lt;/date&gt;&lt;/pub-dates&gt;&lt;/dates&gt;&lt;isbn&gt;0025-326X&lt;/isbn&gt;&lt;accession-num&gt;WOS:000367630700042&lt;/accession-num&gt;&lt;urls&gt;&lt;related-urls&gt;&lt;url&gt;&amp;lt;Go to ISI&amp;gt;://WOS:000367630700042&lt;/url&gt;&lt;url&gt;https://ac.els-cdn.com/S0025326X15300588/1-s2.0-S0025326X15300588-main.pdf?_tid=f40a885f-4e25-4951-bff6-73837d1f0eee&amp;amp;acdnat=1536885961_a8f882a175348eafa86f094fa4483126&lt;/url&gt;&lt;/related-urls&gt;&lt;/urls&gt;&lt;electronic-resource-num&gt;10.1016/j.marpolbul.2015.09.043&lt;/electronic-resource-num&gt;&lt;/record&gt;&lt;/Cite&gt;&lt;/EndNote&gt;</w:instrText>
            </w:r>
            <w:r>
              <w:fldChar w:fldCharType="separate"/>
            </w:r>
            <w:r>
              <w:rPr>
                <w:noProof/>
              </w:rPr>
              <w:t>(Nel and Froneman 2015)</w:t>
            </w:r>
            <w:r>
              <w:fldChar w:fldCharType="end"/>
            </w:r>
          </w:p>
        </w:tc>
        <w:tc>
          <w:tcPr>
            <w:tcW w:w="969" w:type="dxa"/>
          </w:tcPr>
          <w:p w14:paraId="026E8108" w14:textId="77777777" w:rsidR="008751B3" w:rsidRDefault="008751B3"/>
        </w:tc>
        <w:tc>
          <w:tcPr>
            <w:tcW w:w="1146" w:type="dxa"/>
          </w:tcPr>
          <w:p w14:paraId="6458B598" w14:textId="77777777" w:rsidR="008751B3" w:rsidRDefault="008751B3"/>
        </w:tc>
      </w:tr>
      <w:tr w:rsidR="008751B3" w14:paraId="2207FB70" w14:textId="77777777" w:rsidTr="00C23BC6">
        <w:tc>
          <w:tcPr>
            <w:tcW w:w="1033" w:type="dxa"/>
          </w:tcPr>
          <w:p w14:paraId="46CC102F" w14:textId="77777777" w:rsidR="008751B3" w:rsidRPr="00AF2BB3" w:rsidRDefault="008751B3"/>
        </w:tc>
        <w:tc>
          <w:tcPr>
            <w:tcW w:w="1597" w:type="dxa"/>
          </w:tcPr>
          <w:p w14:paraId="682FD521" w14:textId="5E3C350D" w:rsidR="008751B3" w:rsidRPr="00115DFC" w:rsidRDefault="008751B3">
            <w:r w:rsidRPr="00AF2BB3">
              <w:t>the Northern Gulf of Mexico</w:t>
            </w:r>
          </w:p>
        </w:tc>
        <w:tc>
          <w:tcPr>
            <w:tcW w:w="2318" w:type="dxa"/>
          </w:tcPr>
          <w:p w14:paraId="0E103752" w14:textId="1704E661" w:rsidR="008751B3" w:rsidRPr="00115DFC" w:rsidRDefault="008751B3">
            <w:r w:rsidRPr="00AF2BB3">
              <w:t>61.08 ± 34.61 pieces /m 2</w:t>
            </w:r>
          </w:p>
        </w:tc>
        <w:tc>
          <w:tcPr>
            <w:tcW w:w="1233" w:type="dxa"/>
          </w:tcPr>
          <w:p w14:paraId="1F270096" w14:textId="37425822" w:rsidR="008751B3" w:rsidRDefault="008751B3">
            <w:r>
              <w:fldChar w:fldCharType="begin"/>
            </w:r>
            <w:r>
              <w:instrText xml:space="preserve"> ADDIN EN.CITE &lt;EndNote&gt;&lt;Cite&gt;&lt;Author&gt;Beckwith&lt;/Author&gt;&lt;Year&gt;2018&lt;/Year&gt;&lt;RecNum&gt;977&lt;/RecNum&gt;&lt;DisplayText&gt;(Beckwith and Fuentes 2018)&lt;/DisplayText&gt;&lt;record&gt;&lt;rec-number&gt;977&lt;/rec-number&gt;&lt;foreign-keys&gt;&lt;key app="EN" db-id="zptaatf052p2rqe5sp25zfzodsptpxww0xvw" timestamp="1536499742"&gt;977&lt;/key&gt;&lt;/foreign-keys&gt;&lt;ref-type name="Journal Article"&gt;17&lt;/ref-type&gt;&lt;contributors&gt;&lt;authors&gt;&lt;author&gt;Beckwith, V. K.&lt;/author&gt;&lt;author&gt;Fuentes, M. M. P. B.&lt;/author&gt;&lt;/authors&gt;&lt;/contributors&gt;&lt;auth-address&gt;Florida State Univ, Dept Earth Ocean &amp;amp; Atmospher Sci, North Woodward Ave, Tallahassee, FL 32306 USA&lt;/auth-address&gt;&lt;titles&gt;&lt;title&gt;Microplastic at nesting grounds used by the northern Gulf of Mexico loggerhead recovery unit&lt;/title&gt;&lt;secondary-title&gt;Marine Pollution Bulletin&lt;/secondary-title&gt;&lt;alt-title&gt;Mar Pollut Bull&lt;/alt-title&gt;&lt;/titles&gt;&lt;periodical&gt;&lt;full-title&gt;Marine Pollution Bulletin&lt;/full-title&gt;&lt;abbr-1&gt;Mar Pollut Bull&lt;/abbr-1&gt;&lt;/periodical&gt;&lt;alt-periodical&gt;&lt;full-title&gt;Marine Pollution Bulletin&lt;/full-title&gt;&lt;abbr-1&gt;Mar Pollut Bull&lt;/abbr-1&gt;&lt;/alt-periodical&gt;&lt;pages&gt;32-37&lt;/pages&gt;&lt;volume&gt;131&lt;/volume&gt;&lt;keywords&gt;&lt;keyword&gt;marine turtles&lt;/keyword&gt;&lt;keyword&gt;sea turtles&lt;/keyword&gt;&lt;keyword&gt;pollution&lt;/keyword&gt;&lt;keyword&gt;gulf of mexico&lt;/keyword&gt;&lt;keyword&gt;plastic&lt;/keyword&gt;&lt;keyword&gt;microplastic&lt;/keyword&gt;&lt;keyword&gt;turtles caretta-caretta&lt;/keyword&gt;&lt;keyword&gt;small-plastic debris&lt;/keyword&gt;&lt;keyword&gt;marine-environment&lt;/keyword&gt;&lt;keyword&gt;sea-turtles&lt;/keyword&gt;&lt;keyword&gt;quantitative-analysis&lt;/keyword&gt;&lt;keyword&gt;beach sediments&lt;/keyword&gt;&lt;keyword&gt;ingestion&lt;/keyword&gt;&lt;keyword&gt;pollution&lt;/keyword&gt;&lt;keyword&gt;identification&lt;/keyword&gt;&lt;keyword&gt;contamination&lt;/keyword&gt;&lt;/keywords&gt;&lt;dates&gt;&lt;year&gt;2018&lt;/year&gt;&lt;pub-dates&gt;&lt;date&gt;Jun&lt;/date&gt;&lt;/pub-dates&gt;&lt;/dates&gt;&lt;isbn&gt;0025-326x&lt;/isbn&gt;&lt;accession-num&gt;WOS:000437060300005&lt;/accession-num&gt;&lt;urls&gt;&lt;related-urls&gt;&lt;url&gt;&amp;lt;Go to ISI&amp;gt;://WOS:000437060300005&lt;/url&gt;&lt;/related-urls&gt;&lt;/urls&gt;&lt;electronic-resource-num&gt;10.1016/j.marpolbul.2018.04.001&lt;/electronic-resource-num&gt;&lt;language&gt;English&lt;/language&gt;&lt;/record&gt;&lt;/Cite&gt;&lt;/EndNote&gt;</w:instrText>
            </w:r>
            <w:r>
              <w:fldChar w:fldCharType="separate"/>
            </w:r>
            <w:r>
              <w:rPr>
                <w:noProof/>
              </w:rPr>
              <w:t>(Beckwith and Fuentes 2018)</w:t>
            </w:r>
            <w:r>
              <w:fldChar w:fldCharType="end"/>
            </w:r>
          </w:p>
        </w:tc>
        <w:tc>
          <w:tcPr>
            <w:tcW w:w="969" w:type="dxa"/>
          </w:tcPr>
          <w:p w14:paraId="364E2C05" w14:textId="77777777" w:rsidR="008751B3" w:rsidRDefault="008751B3"/>
        </w:tc>
        <w:tc>
          <w:tcPr>
            <w:tcW w:w="1146" w:type="dxa"/>
          </w:tcPr>
          <w:p w14:paraId="6FFB9820" w14:textId="77777777" w:rsidR="008751B3" w:rsidRDefault="008751B3"/>
        </w:tc>
      </w:tr>
      <w:tr w:rsidR="008751B3" w14:paraId="5E2DD98E" w14:textId="77777777" w:rsidTr="00C23BC6">
        <w:tc>
          <w:tcPr>
            <w:tcW w:w="1033" w:type="dxa"/>
          </w:tcPr>
          <w:p w14:paraId="141EFD1D" w14:textId="1C533079" w:rsidR="008751B3" w:rsidRPr="00115DFC" w:rsidRDefault="002D5914">
            <w:r>
              <w:rPr>
                <w:rFonts w:hint="eastAsia"/>
              </w:rPr>
              <w:t>#21</w:t>
            </w:r>
            <w:r>
              <w:rPr>
                <w:rFonts w:hint="eastAsia"/>
              </w:rPr>
              <w:t>沙滩</w:t>
            </w:r>
          </w:p>
        </w:tc>
        <w:tc>
          <w:tcPr>
            <w:tcW w:w="1597" w:type="dxa"/>
          </w:tcPr>
          <w:p w14:paraId="1865C4E5" w14:textId="77777777" w:rsidR="00814E24" w:rsidRDefault="00814E24" w:rsidP="00814E24">
            <w:r>
              <w:t>Guanabara Bay, Southeast</w:t>
            </w:r>
          </w:p>
          <w:p w14:paraId="2745BC40" w14:textId="133F53A5" w:rsidR="008751B3" w:rsidRPr="00115DFC" w:rsidRDefault="00814E24" w:rsidP="00814E24">
            <w:r>
              <w:t>Brazil</w:t>
            </w:r>
          </w:p>
        </w:tc>
        <w:tc>
          <w:tcPr>
            <w:tcW w:w="2318" w:type="dxa"/>
          </w:tcPr>
          <w:p w14:paraId="3C1D073D" w14:textId="77777777" w:rsidR="00814E24" w:rsidRDefault="00814E24" w:rsidP="00814E24">
            <w:r>
              <w:t>12 to 1300</w:t>
            </w:r>
          </w:p>
          <w:p w14:paraId="39539E72" w14:textId="12E4284E" w:rsidR="008751B3" w:rsidRPr="00115DFC" w:rsidRDefault="00814E24" w:rsidP="00814E24">
            <w:r>
              <w:t>particles per m 2</w:t>
            </w:r>
          </w:p>
        </w:tc>
        <w:tc>
          <w:tcPr>
            <w:tcW w:w="1233" w:type="dxa"/>
          </w:tcPr>
          <w:p w14:paraId="57F241EC" w14:textId="46B7B5C5" w:rsidR="008751B3" w:rsidRDefault="00814E24">
            <w:r>
              <w:fldChar w:fldCharType="begin"/>
            </w:r>
            <w:r>
              <w:instrText xml:space="preserve"> ADDIN EN.CITE &lt;EndNote&gt;&lt;Cite&gt;&lt;Author&gt;de Carvalho&lt;/Author&gt;&lt;Year&gt;2016&lt;/Year&gt;&lt;RecNum&gt;2344&lt;/RecNum&gt;&lt;DisplayText&gt;(de Carvalho and Baptista Neto 2016)&lt;/DisplayText&gt;&lt;record&gt;&lt;rec-number&gt;2344&lt;/rec-number&gt;&lt;foreign-keys&gt;&lt;key app="EN" db-id="zptaatf052p2rqe5sp25zfzodsptpxww0xvw" timestamp="1536852195"&gt;2344&lt;/key&gt;&lt;/foreign-keys&gt;&lt;ref-type name="Journal Article"&gt;17&lt;/ref-type&gt;&lt;contributors&gt;&lt;authors&gt;&lt;author&gt;de Carvalho, Diego Gomes&lt;/author&gt;&lt;author&gt;Baptista Neto, Jose Antonio&lt;/author&gt;&lt;/authors&gt;&lt;/contributors&gt;&lt;titles&gt;&lt;title&gt;Microplastic pollution of the beaches of Guanabara Bay, Southeast Brazil&lt;/title&gt;&lt;secondary-title&gt;Ocean &amp;amp; Coastal Management&lt;/secondary-title&gt;&lt;/titles&gt;&lt;periodical&gt;&lt;full-title&gt;Ocean &amp;amp; Coastal Management&lt;/full-title&gt;&lt;/periodical&gt;&lt;pages&gt;10-17&lt;/pages&gt;&lt;volume&gt;128&lt;/volume&gt;&lt;dates&gt;&lt;year&gt;2016&lt;/year&gt;&lt;pub-dates&gt;&lt;date&gt;Aug&lt;/date&gt;&lt;/pub-dates&gt;&lt;/dates&gt;&lt;isbn&gt;0964-5691&lt;/isbn&gt;&lt;accession-num&gt;WOS:000377923300002&lt;/accession-num&gt;&lt;urls&gt;&lt;related-urls&gt;&lt;url&gt;&amp;lt;Go to ISI&amp;gt;://WOS:000377923300002&lt;/url&gt;&lt;url&gt;https://ac.els-cdn.com/S096456911630059X/1-s2.0-S096456911630059X-main.pdf?_tid=aee567bd-f20c-43b1-b9e5-78c265423f9d&amp;amp;acdnat=1536854106_447a4bc1ed12553c4df51b5db215bfa3&lt;/url&gt;&lt;/related-urls&gt;&lt;/urls&gt;&lt;electronic-resource-num&gt;10.1016/j.ocecoaman.2016.04.009&lt;/electronic-resource-num&gt;&lt;/record&gt;&lt;/Cite&gt;&lt;/EndNote&gt;</w:instrText>
            </w:r>
            <w:r>
              <w:fldChar w:fldCharType="separate"/>
            </w:r>
            <w:r>
              <w:rPr>
                <w:noProof/>
              </w:rPr>
              <w:t>(de Carvalho and Baptista Neto 2016)</w:t>
            </w:r>
            <w:r>
              <w:fldChar w:fldCharType="end"/>
            </w:r>
          </w:p>
        </w:tc>
        <w:tc>
          <w:tcPr>
            <w:tcW w:w="969" w:type="dxa"/>
          </w:tcPr>
          <w:p w14:paraId="03D7D1A8" w14:textId="77777777" w:rsidR="008751B3" w:rsidRDefault="008751B3"/>
        </w:tc>
        <w:tc>
          <w:tcPr>
            <w:tcW w:w="1146" w:type="dxa"/>
          </w:tcPr>
          <w:p w14:paraId="0992C21F" w14:textId="77777777" w:rsidR="008751B3" w:rsidRDefault="008751B3"/>
        </w:tc>
      </w:tr>
      <w:tr w:rsidR="008751B3" w14:paraId="1F072477" w14:textId="77777777" w:rsidTr="00C23BC6">
        <w:tc>
          <w:tcPr>
            <w:tcW w:w="1033" w:type="dxa"/>
          </w:tcPr>
          <w:p w14:paraId="7FA74281" w14:textId="77777777" w:rsidR="008751B3" w:rsidRPr="00115DFC" w:rsidRDefault="008751B3">
            <w:bookmarkStart w:id="2" w:name="_GoBack"/>
            <w:bookmarkEnd w:id="2"/>
          </w:p>
        </w:tc>
        <w:tc>
          <w:tcPr>
            <w:tcW w:w="1597" w:type="dxa"/>
          </w:tcPr>
          <w:p w14:paraId="0B9A5400" w14:textId="036CCAA8" w:rsidR="008751B3" w:rsidRPr="00115DFC" w:rsidRDefault="008751B3">
            <w:r w:rsidRPr="00115DFC">
              <w:t xml:space="preserve">the </w:t>
            </w:r>
            <w:proofErr w:type="spellStart"/>
            <w:r w:rsidRPr="00115DFC">
              <w:t>Changjiang</w:t>
            </w:r>
            <w:proofErr w:type="spellEnd"/>
            <w:r w:rsidRPr="00115DFC">
              <w:t xml:space="preserve"> Estuary, China</w:t>
            </w:r>
          </w:p>
        </w:tc>
        <w:tc>
          <w:tcPr>
            <w:tcW w:w="2318" w:type="dxa"/>
          </w:tcPr>
          <w:p w14:paraId="3A952A84" w14:textId="5C880925" w:rsidR="008751B3" w:rsidRPr="00115DFC" w:rsidRDefault="008751B3">
            <w:r w:rsidRPr="00115DFC">
              <w:t>23.1 ± 18.2 n/100 L</w:t>
            </w:r>
          </w:p>
        </w:tc>
        <w:tc>
          <w:tcPr>
            <w:tcW w:w="1233" w:type="dxa"/>
          </w:tcPr>
          <w:p w14:paraId="078CCB5F" w14:textId="27A78AFC" w:rsidR="008751B3" w:rsidRDefault="008751B3">
            <w:r>
              <w:fldChar w:fldCharType="begin"/>
            </w:r>
            <w:r>
              <w:instrText xml:space="preserve"> ADDIN EN.CITE &lt;EndNote&gt;&lt;Cite&gt;&lt;Author&gt;Xu&lt;/Author&gt;&lt;Year&gt;2018&lt;/Year&gt;&lt;RecNum&gt;962&lt;/RecNum&gt;&lt;DisplayText&gt;(Xu et al. 2018)&lt;/DisplayText&gt;&lt;record&gt;&lt;rec-number&gt;962&lt;/rec-number&gt;&lt;foreign-keys&gt;&lt;key app="EN" db-id="zptaatf052p2rqe5sp25zfzodsptpxww0xvw" timestamp="1536499742"&gt;962&lt;/key&gt;&lt;/foreign-keys&gt;&lt;ref-type name="Journal Article"&gt;17&lt;/ref-type&gt;&lt;contributors&gt;&lt;authors&gt;&lt;author&gt;Xu, P.&lt;/author&gt;&lt;author&gt;Peng, G. Y.&lt;/author&gt;&lt;author&gt;Su, L.&lt;/author&gt;&lt;author&gt;Gao, Y. Q.&lt;/author&gt;&lt;author&gt;Gao, L.&lt;/author&gt;&lt;author&gt;Li, D. J.&lt;/author&gt;&lt;/authors&gt;&lt;/contributors&gt;&lt;auth-address&gt;East China Normal Univ, State Key Lab Estuarine &amp;amp; Coastal Res, Shanghai 200062, Peoples R China&lt;/auth-address&gt;&lt;titles&gt;&lt;title&gt;Microplastic risk assessment in surface waters: A case study in the Changjiang Estuary, China&lt;/title&gt;&lt;secondary-title&gt;Marine Pollution Bulletin&lt;/secondary-title&gt;&lt;alt-title&gt;Mar Pollut Bull&lt;/alt-title&gt;&lt;/titles&gt;&lt;periodical&gt;&lt;full-title&gt;Marine Pollution Bulletin&lt;/full-title&gt;&lt;abbr-1&gt;Mar Pollut Bull&lt;/abbr-1&gt;&lt;/periodical&gt;&lt;alt-periodical&gt;&lt;full-title&gt;Marine Pollution Bulletin&lt;/full-title&gt;&lt;abbr-1&gt;Mar Pollut Bull&lt;/abbr-1&gt;&lt;/alt-periodical&gt;&lt;pages&gt;647-654&lt;/pages&gt;&lt;volume&gt;133&lt;/volume&gt;&lt;keywords&gt;&lt;keyword&gt;microplastics&lt;/keyword&gt;&lt;keyword&gt;changjiang estuary&lt;/keyword&gt;&lt;keyword&gt;risk assessment&lt;/keyword&gt;&lt;keyword&gt;polymer&lt;/keyword&gt;&lt;keyword&gt;pollution load index&lt;/keyword&gt;&lt;keyword&gt;marine-environment&lt;/keyword&gt;&lt;keyword&gt;plastic particles&lt;/keyword&gt;&lt;keyword&gt;yangtze estuary&lt;/keyword&gt;&lt;keyword&gt;river estuary&lt;/keyword&gt;&lt;keyword&gt;heavy-metal&lt;/keyword&gt;&lt;keyword&gt;sediments&lt;/keyword&gt;&lt;keyword&gt;coastal&lt;/keyword&gt;&lt;keyword&gt;sea&lt;/keyword&gt;&lt;keyword&gt;pollution&lt;/keyword&gt;&lt;keyword&gt;fish&lt;/keyword&gt;&lt;/keywords&gt;&lt;dates&gt;&lt;year&gt;2018&lt;/year&gt;&lt;pub-dates&gt;&lt;date&gt;Aug&lt;/date&gt;&lt;/pub-dates&gt;&lt;/dates&gt;&lt;isbn&gt;0025-326x&lt;/isbn&gt;&lt;accession-num&gt;WOS:000441853600070&lt;/accession-num&gt;&lt;urls&gt;&lt;related-urls&gt;&lt;url&gt;&amp;lt;Go to ISI&amp;gt;://WOS:000441853600070&lt;/url&gt;&lt;/related-urls&gt;&lt;/urls&gt;&lt;electronic-resource-num&gt;10.1016/j.marpolbul.2018.06.020&lt;/electronic-resource-num&gt;&lt;language&gt;English&lt;/language&gt;&lt;/record&gt;&lt;/Cite&gt;&lt;/EndNote&gt;</w:instrText>
            </w:r>
            <w:r>
              <w:fldChar w:fldCharType="separate"/>
            </w:r>
            <w:r>
              <w:rPr>
                <w:noProof/>
              </w:rPr>
              <w:t>(Xu et al. 2018)</w:t>
            </w:r>
            <w:r>
              <w:fldChar w:fldCharType="end"/>
            </w:r>
          </w:p>
        </w:tc>
        <w:tc>
          <w:tcPr>
            <w:tcW w:w="969" w:type="dxa"/>
          </w:tcPr>
          <w:p w14:paraId="3F629E94" w14:textId="77777777" w:rsidR="008751B3" w:rsidRDefault="008751B3"/>
        </w:tc>
        <w:tc>
          <w:tcPr>
            <w:tcW w:w="1146" w:type="dxa"/>
          </w:tcPr>
          <w:p w14:paraId="456A6DE8" w14:textId="77777777" w:rsidR="008751B3" w:rsidRDefault="008751B3"/>
        </w:tc>
      </w:tr>
      <w:tr w:rsidR="008751B3" w14:paraId="1E831DB5" w14:textId="77777777" w:rsidTr="00C23BC6">
        <w:tc>
          <w:tcPr>
            <w:tcW w:w="1033" w:type="dxa"/>
          </w:tcPr>
          <w:p w14:paraId="353FBF18" w14:textId="77777777" w:rsidR="008751B3" w:rsidRPr="00115DFC" w:rsidRDefault="008751B3"/>
        </w:tc>
        <w:tc>
          <w:tcPr>
            <w:tcW w:w="1597" w:type="dxa"/>
          </w:tcPr>
          <w:p w14:paraId="700EB222" w14:textId="4EAF46E6" w:rsidR="008751B3" w:rsidRPr="00115DFC" w:rsidRDefault="008751B3"/>
        </w:tc>
        <w:tc>
          <w:tcPr>
            <w:tcW w:w="2318" w:type="dxa"/>
          </w:tcPr>
          <w:p w14:paraId="7ED4B86F" w14:textId="77777777" w:rsidR="008751B3" w:rsidRPr="00115DFC" w:rsidRDefault="008751B3"/>
        </w:tc>
        <w:tc>
          <w:tcPr>
            <w:tcW w:w="1233" w:type="dxa"/>
          </w:tcPr>
          <w:p w14:paraId="41B484B8" w14:textId="77777777" w:rsidR="008751B3" w:rsidRDefault="008751B3"/>
        </w:tc>
        <w:tc>
          <w:tcPr>
            <w:tcW w:w="969" w:type="dxa"/>
          </w:tcPr>
          <w:p w14:paraId="45544D34" w14:textId="77777777" w:rsidR="008751B3" w:rsidRDefault="008751B3"/>
        </w:tc>
        <w:tc>
          <w:tcPr>
            <w:tcW w:w="1146" w:type="dxa"/>
          </w:tcPr>
          <w:p w14:paraId="4E228CDF" w14:textId="77777777" w:rsidR="008751B3" w:rsidRDefault="008751B3"/>
        </w:tc>
      </w:tr>
      <w:tr w:rsidR="008751B3" w14:paraId="492CD70C" w14:textId="77777777" w:rsidTr="00C23BC6">
        <w:tc>
          <w:tcPr>
            <w:tcW w:w="1033" w:type="dxa"/>
          </w:tcPr>
          <w:p w14:paraId="4170BC9D" w14:textId="77777777" w:rsidR="008751B3" w:rsidRPr="00115DFC" w:rsidRDefault="008751B3"/>
        </w:tc>
        <w:tc>
          <w:tcPr>
            <w:tcW w:w="1597" w:type="dxa"/>
          </w:tcPr>
          <w:p w14:paraId="2717624D" w14:textId="6992D7E1" w:rsidR="008751B3" w:rsidRPr="00115DFC" w:rsidRDefault="008751B3"/>
        </w:tc>
        <w:tc>
          <w:tcPr>
            <w:tcW w:w="2318" w:type="dxa"/>
          </w:tcPr>
          <w:p w14:paraId="4722EAA1" w14:textId="77777777" w:rsidR="008751B3" w:rsidRPr="00115DFC" w:rsidRDefault="008751B3"/>
        </w:tc>
        <w:tc>
          <w:tcPr>
            <w:tcW w:w="1233" w:type="dxa"/>
          </w:tcPr>
          <w:p w14:paraId="21900758" w14:textId="77777777" w:rsidR="008751B3" w:rsidRDefault="008751B3"/>
        </w:tc>
        <w:tc>
          <w:tcPr>
            <w:tcW w:w="969" w:type="dxa"/>
          </w:tcPr>
          <w:p w14:paraId="2D76812E" w14:textId="77777777" w:rsidR="008751B3" w:rsidRDefault="008751B3"/>
        </w:tc>
        <w:tc>
          <w:tcPr>
            <w:tcW w:w="1146" w:type="dxa"/>
          </w:tcPr>
          <w:p w14:paraId="36467CC1" w14:textId="77777777" w:rsidR="008751B3" w:rsidRDefault="008751B3"/>
        </w:tc>
      </w:tr>
      <w:tr w:rsidR="008751B3" w14:paraId="7110D393" w14:textId="77777777" w:rsidTr="00C23BC6">
        <w:tc>
          <w:tcPr>
            <w:tcW w:w="1033" w:type="dxa"/>
          </w:tcPr>
          <w:p w14:paraId="3BFDD5AE" w14:textId="77777777" w:rsidR="008751B3" w:rsidRPr="00115DFC" w:rsidRDefault="008751B3"/>
        </w:tc>
        <w:tc>
          <w:tcPr>
            <w:tcW w:w="1597" w:type="dxa"/>
          </w:tcPr>
          <w:p w14:paraId="5842C684" w14:textId="1D009FC4" w:rsidR="008751B3" w:rsidRPr="00115DFC" w:rsidRDefault="008751B3"/>
        </w:tc>
        <w:tc>
          <w:tcPr>
            <w:tcW w:w="2318" w:type="dxa"/>
          </w:tcPr>
          <w:p w14:paraId="14C6AA05" w14:textId="77777777" w:rsidR="008751B3" w:rsidRPr="00115DFC" w:rsidRDefault="008751B3"/>
        </w:tc>
        <w:tc>
          <w:tcPr>
            <w:tcW w:w="1233" w:type="dxa"/>
          </w:tcPr>
          <w:p w14:paraId="24754328" w14:textId="77777777" w:rsidR="008751B3" w:rsidRDefault="008751B3"/>
        </w:tc>
        <w:tc>
          <w:tcPr>
            <w:tcW w:w="969" w:type="dxa"/>
          </w:tcPr>
          <w:p w14:paraId="419E17FE" w14:textId="77777777" w:rsidR="008751B3" w:rsidRDefault="008751B3"/>
        </w:tc>
        <w:tc>
          <w:tcPr>
            <w:tcW w:w="1146" w:type="dxa"/>
          </w:tcPr>
          <w:p w14:paraId="690B4988" w14:textId="77777777" w:rsidR="008751B3" w:rsidRDefault="008751B3"/>
        </w:tc>
      </w:tr>
    </w:tbl>
    <w:p w14:paraId="1826E52E" w14:textId="77777777" w:rsidR="00E51804" w:rsidRDefault="00E51804"/>
    <w:p w14:paraId="6426138B" w14:textId="060591BA" w:rsidR="00E51804" w:rsidRDefault="00E51804"/>
    <w:p w14:paraId="1EB44F55" w14:textId="065443A7" w:rsidR="00E51804" w:rsidRDefault="00E51804"/>
    <w:p w14:paraId="69B413FD" w14:textId="3C6FC533" w:rsidR="00E51804" w:rsidRDefault="00E51804"/>
    <w:p w14:paraId="26ED0BC6" w14:textId="6EE96106" w:rsidR="00E51804" w:rsidRDefault="00E51804"/>
    <w:p w14:paraId="0A3C28EE" w14:textId="40FAEEC7" w:rsidR="00E51804" w:rsidRDefault="00E51804"/>
    <w:p w14:paraId="75A72A99" w14:textId="291A1569" w:rsidR="00E51804" w:rsidRDefault="00E51804"/>
    <w:p w14:paraId="68B43149" w14:textId="63D3BD0C" w:rsidR="00E51804" w:rsidRDefault="00E51804"/>
    <w:p w14:paraId="4D08550B" w14:textId="53B35F1C" w:rsidR="00E51804" w:rsidRDefault="00E51804"/>
    <w:p w14:paraId="2354A664" w14:textId="01800F6B" w:rsidR="00E51804" w:rsidRDefault="00E51804"/>
    <w:p w14:paraId="28DC1B1E" w14:textId="1F091DED" w:rsidR="00E51804" w:rsidRDefault="00E51804"/>
    <w:p w14:paraId="3BCDCBC7" w14:textId="610F55BD" w:rsidR="00E51804" w:rsidRDefault="00E51804"/>
    <w:p w14:paraId="24591DE9" w14:textId="09DD3CDA" w:rsidR="00E51804" w:rsidRDefault="00E51804"/>
    <w:p w14:paraId="07743C6F" w14:textId="113F1B82" w:rsidR="00E51804" w:rsidRDefault="00E51804"/>
    <w:p w14:paraId="3D0F1202" w14:textId="0632B105" w:rsidR="00E51804" w:rsidRDefault="00E51804"/>
    <w:p w14:paraId="61BDBB92" w14:textId="46D1B711" w:rsidR="00E51804" w:rsidRDefault="00E51804"/>
    <w:p w14:paraId="7668D7A5" w14:textId="2F25D84B" w:rsidR="00E51804" w:rsidRDefault="00E51804"/>
    <w:p w14:paraId="59E778C1" w14:textId="20107735" w:rsidR="00E51804" w:rsidRDefault="00E51804"/>
    <w:p w14:paraId="32B9DFBB" w14:textId="1FC8DA9C" w:rsidR="00E51804" w:rsidRDefault="00E51804"/>
    <w:p w14:paraId="777745B2" w14:textId="35B9B241" w:rsidR="00E51804" w:rsidRDefault="00E51804"/>
    <w:p w14:paraId="2FF8335E" w14:textId="5FD76920" w:rsidR="00E51804" w:rsidRDefault="00E51804"/>
    <w:p w14:paraId="65E8D181" w14:textId="2FBA3CBF" w:rsidR="00E51804" w:rsidRDefault="00E51804"/>
    <w:p w14:paraId="16B94108" w14:textId="5C009AFC" w:rsidR="00E51804" w:rsidRDefault="00E51804"/>
    <w:p w14:paraId="1E468F8A" w14:textId="13FD5A62" w:rsidR="00E51804" w:rsidRDefault="00E51804"/>
    <w:p w14:paraId="79810C62" w14:textId="66C500F0" w:rsidR="00E51804" w:rsidRDefault="00E51804"/>
    <w:p w14:paraId="2EC1E269" w14:textId="5F17AD36" w:rsidR="00E51804" w:rsidRDefault="00E51804"/>
    <w:p w14:paraId="2A5CCD01" w14:textId="453177C7" w:rsidR="00E51804" w:rsidRDefault="00E51804"/>
    <w:p w14:paraId="15CCF406" w14:textId="72BA3EC7" w:rsidR="00E51804" w:rsidRDefault="00E51804"/>
    <w:p w14:paraId="6E0745C3" w14:textId="280C3237" w:rsidR="00E51804" w:rsidRDefault="00E51804"/>
    <w:p w14:paraId="76EF42DE" w14:textId="53E52526" w:rsidR="00E51804" w:rsidRDefault="00E51804"/>
    <w:p w14:paraId="18CF0F3B" w14:textId="5A87F78A" w:rsidR="00E51804" w:rsidRDefault="00E51804"/>
    <w:p w14:paraId="2D30504F" w14:textId="3185C51C" w:rsidR="00E51804" w:rsidRDefault="00E51804"/>
    <w:p w14:paraId="73E797EA" w14:textId="16BBD68F" w:rsidR="00E51804" w:rsidRDefault="00E51804"/>
    <w:p w14:paraId="3F22EAD0" w14:textId="3997169D" w:rsidR="00E51804" w:rsidRDefault="00E51804"/>
    <w:p w14:paraId="744B51D5" w14:textId="088F5F8E" w:rsidR="00E51804" w:rsidRDefault="00E51804"/>
    <w:p w14:paraId="7F5171C5" w14:textId="728692B1" w:rsidR="00E51804" w:rsidRDefault="00E51804"/>
    <w:p w14:paraId="2FB68185" w14:textId="77777777" w:rsidR="00E51804" w:rsidRDefault="00E51804"/>
    <w:p w14:paraId="28FCD6C3" w14:textId="77777777" w:rsidR="00814E24" w:rsidRPr="00814E24" w:rsidRDefault="00E51804" w:rsidP="00814E24">
      <w:pPr>
        <w:pStyle w:val="EndNoteBibliography"/>
      </w:pPr>
      <w:r>
        <w:fldChar w:fldCharType="begin"/>
      </w:r>
      <w:r>
        <w:instrText xml:space="preserve"> ADDIN EN.REFLIST </w:instrText>
      </w:r>
      <w:r>
        <w:fldChar w:fldCharType="separate"/>
      </w:r>
      <w:r w:rsidR="00814E24" w:rsidRPr="00814E24">
        <w:t>Beckwith, V.K. and Fuentes, M.M.P.B. (2018) Microplastic at nesting grounds used by the northern Gulf of Mexico loggerhead recovery unit. Marine Pollution Bulletin 131, 32-37.</w:t>
      </w:r>
    </w:p>
    <w:p w14:paraId="5A142169" w14:textId="77777777" w:rsidR="00814E24" w:rsidRPr="00814E24" w:rsidRDefault="00814E24" w:rsidP="00814E24">
      <w:pPr>
        <w:pStyle w:val="EndNoteBibliography"/>
      </w:pPr>
      <w:r w:rsidRPr="00814E24">
        <w:t>Bergmann, M., Wirzberger, V., Krumpen, T., Lorenz, C., Primpke, S., Tekman, M.B. and Gerdts, G. (2017) High Quantities of Microplastic in Arctic Deep-Sea Sediments from the HAUSGARTEN Observatory. Environmental Science &amp; Technology 51(19), 11000-11010.</w:t>
      </w:r>
    </w:p>
    <w:p w14:paraId="1E162963" w14:textId="77777777" w:rsidR="00814E24" w:rsidRPr="00814E24" w:rsidRDefault="00814E24" w:rsidP="00814E24">
      <w:pPr>
        <w:pStyle w:val="EndNoteBibliography"/>
      </w:pPr>
      <w:r w:rsidRPr="00814E24">
        <w:t>Bosker, T., Guaita, L. and Behrens, P. (2018) Microplastic pollution on Caribbean beaches in the Lesser Antilles. Marine Pollution Bulletin 133, 442-447.</w:t>
      </w:r>
    </w:p>
    <w:p w14:paraId="4C69A28C" w14:textId="77777777" w:rsidR="00814E24" w:rsidRPr="00814E24" w:rsidRDefault="00814E24" w:rsidP="00814E24">
      <w:pPr>
        <w:pStyle w:val="EndNoteBibliography"/>
      </w:pPr>
      <w:r w:rsidRPr="00814E24">
        <w:t>Cheung, P.K., Fok, L., Hung, P.L. and Cheung, L.T.O. (2018) Spatio-temporal comparison of neustonic microplastic density in Hong Kong waters under the influence of the Pearl River Estuary. Science of the Total Environment 628-629, 731-739.</w:t>
      </w:r>
    </w:p>
    <w:p w14:paraId="7414230E" w14:textId="77777777" w:rsidR="00814E24" w:rsidRPr="00814E24" w:rsidRDefault="00814E24" w:rsidP="00814E24">
      <w:pPr>
        <w:pStyle w:val="EndNoteBibliography"/>
      </w:pPr>
      <w:r w:rsidRPr="00814E24">
        <w:t>Cincinelli, A., Scopetani, C., Chelazzi, D., Lombardini, E., Martellini, T., Katsoyiannis, A., Fossi, M.C. and Corsolini, S. (2017) Microplastic in the surface waters of the Ross Sea (Antarctica): Occurrence, distribution and characterization by FTIR. Chemosphere 175, 391-400.</w:t>
      </w:r>
    </w:p>
    <w:p w14:paraId="2811D302" w14:textId="77777777" w:rsidR="00814E24" w:rsidRPr="00814E24" w:rsidRDefault="00814E24" w:rsidP="00814E24">
      <w:pPr>
        <w:pStyle w:val="EndNoteBibliography"/>
      </w:pPr>
      <w:r w:rsidRPr="00814E24">
        <w:t>Clunies-Ross, P.J., Smith, G.P.S., Gordon, K.C. and Gaw, S. (2016) Synthetic shorelines in New Zealand? Quantification and characterisation of microplastic pollution on Canterbury's coastlines. New Zealand Journal of Marine and Freshwater Research 50(2), 317-325.</w:t>
      </w:r>
    </w:p>
    <w:p w14:paraId="57307E76" w14:textId="77777777" w:rsidR="00814E24" w:rsidRPr="00814E24" w:rsidRDefault="00814E24" w:rsidP="00814E24">
      <w:pPr>
        <w:pStyle w:val="EndNoteBibliography"/>
      </w:pPr>
      <w:r w:rsidRPr="00814E24">
        <w:t>Constant, M., Kerherve, P., Sola, J., Sanchez-Vidal, A., Canals, M. and Heussner, S. (2018) Proceedings of the International Conference on Microplastic Pollution in the Mediterranean Sea. Cocca, M., DiPace, E., Errico, M.E., Gentile, G., Montarsolo, A. and Mossotti, R. (eds), pp. 9-15.</w:t>
      </w:r>
    </w:p>
    <w:p w14:paraId="1E361396" w14:textId="77777777" w:rsidR="00814E24" w:rsidRPr="00814E24" w:rsidRDefault="00814E24" w:rsidP="00814E24">
      <w:pPr>
        <w:pStyle w:val="EndNoteBibliography"/>
      </w:pPr>
      <w:r w:rsidRPr="00814E24">
        <w:t>de Carvalho, D.G. and Baptista Neto, J.A. (2016) Microplastic pollution of the beaches of Guanabara Bay, Southeast Brazil. Ocean &amp; Coastal Management 128, 10-17.</w:t>
      </w:r>
    </w:p>
    <w:p w14:paraId="00A1E597" w14:textId="77777777" w:rsidR="00814E24" w:rsidRPr="00814E24" w:rsidRDefault="00814E24" w:rsidP="00814E24">
      <w:pPr>
        <w:pStyle w:val="EndNoteBibliography"/>
      </w:pPr>
      <w:r w:rsidRPr="00814E24">
        <w:t>Lusher, A.L., Burke, A., O'Connor, I. and Officer, R. (2014) Microplastic pollution in the Northeast Atlantic Ocean: Validated and opportunistic sampling. Marine Pollution Bulletin 88(1-2), 325-333.</w:t>
      </w:r>
    </w:p>
    <w:p w14:paraId="58496506" w14:textId="77777777" w:rsidR="00814E24" w:rsidRPr="00814E24" w:rsidRDefault="00814E24" w:rsidP="00814E24">
      <w:pPr>
        <w:pStyle w:val="EndNoteBibliography"/>
      </w:pPr>
      <w:r w:rsidRPr="00814E24">
        <w:lastRenderedPageBreak/>
        <w:t>Nel, H.A. and Froneman, P.W. (2015) A quantitative analysis of microplastic pollution along the south-eastern coastline of South Africa. Marine Pollution Bulletin 101(1), 274-279.</w:t>
      </w:r>
    </w:p>
    <w:p w14:paraId="24E6F73C" w14:textId="77777777" w:rsidR="00814E24" w:rsidRPr="00814E24" w:rsidRDefault="00814E24" w:rsidP="00814E24">
      <w:pPr>
        <w:pStyle w:val="EndNoteBibliography"/>
      </w:pPr>
      <w:r w:rsidRPr="00814E24">
        <w:t>Obbard, R.W., Sadri, S., Wong, Y.Q., Khitun, A.A., Baker, I. and Thompson, R.C. (2014) Global warming releases microplastic legacy frozen in Arctic Sea ice. Earths Future 2(6), 315-320.</w:t>
      </w:r>
    </w:p>
    <w:p w14:paraId="575D7EE9" w14:textId="77777777" w:rsidR="00814E24" w:rsidRPr="00814E24" w:rsidRDefault="00814E24" w:rsidP="00814E24">
      <w:pPr>
        <w:pStyle w:val="EndNoteBibliography"/>
      </w:pPr>
      <w:r w:rsidRPr="00814E24">
        <w:t>Stolte, A., Forster, S., Gerdts, G. and Schubert, H. (2015) Microplastic concentrations in beach sediments along the German Baltic coast. Marine Pollution Bulletin 99(1-2), 216-229.</w:t>
      </w:r>
    </w:p>
    <w:p w14:paraId="34023D15" w14:textId="77777777" w:rsidR="00814E24" w:rsidRPr="00814E24" w:rsidRDefault="00814E24" w:rsidP="00814E24">
      <w:pPr>
        <w:pStyle w:val="EndNoteBibliography"/>
      </w:pPr>
      <w:r w:rsidRPr="00814E24">
        <w:t>Xu, P., Peng, G.Y., Su, L., Gao, Y.Q., Gao, L. and Li, D.J. (2018) Microplastic risk assessment in surface waters: A case study in the Changjiang Estuary, China. Marine Pollution Bulletin 133, 647-654.</w:t>
      </w:r>
    </w:p>
    <w:p w14:paraId="7A82F923" w14:textId="77777777" w:rsidR="00814E24" w:rsidRPr="00814E24" w:rsidRDefault="00814E24" w:rsidP="00814E24">
      <w:pPr>
        <w:pStyle w:val="EndNoteBibliography"/>
      </w:pPr>
      <w:r w:rsidRPr="00814E24">
        <w:t>Zhao, J.M., Ran, W., Teng, J., Liu, Y.L., Liu, H., Yin, X.N., Cao, R.W. and Wang, Q. (2018) Microplastic pollution in sediments from the Bohai Sea and the Yellow Sea, China. Science of the Total Environment 640, 637-645.</w:t>
      </w:r>
    </w:p>
    <w:p w14:paraId="721C98A7" w14:textId="77777777" w:rsidR="00814E24" w:rsidRPr="00814E24" w:rsidRDefault="00814E24" w:rsidP="00814E24">
      <w:pPr>
        <w:pStyle w:val="EndNoteBibliography"/>
      </w:pPr>
      <w:r w:rsidRPr="00814E24">
        <w:t>Zhu, L., Bai, H., Chen, B., Sun, X., Qu, K. and Xia, B. (2018) Microplastic pollution in North Yellow Sea, China: Observations on occurrence, distribution and identification. Science of the Total Environment 636, 20-29.</w:t>
      </w:r>
    </w:p>
    <w:p w14:paraId="5C44D9DB" w14:textId="776C4399" w:rsidR="00E35660" w:rsidRPr="00E51804" w:rsidRDefault="00E51804">
      <w:r>
        <w:fldChar w:fldCharType="end"/>
      </w:r>
    </w:p>
    <w:sectPr w:rsidR="00E35660" w:rsidRPr="00E5180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F266C" w14:textId="77777777" w:rsidR="008F6AEA" w:rsidRDefault="008F6AEA" w:rsidP="00E51804">
      <w:r>
        <w:separator/>
      </w:r>
    </w:p>
  </w:endnote>
  <w:endnote w:type="continuationSeparator" w:id="0">
    <w:p w14:paraId="77FA04AF" w14:textId="77777777" w:rsidR="008F6AEA" w:rsidRDefault="008F6AEA" w:rsidP="00E518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5E3E9E" w14:textId="77777777" w:rsidR="008F6AEA" w:rsidRDefault="008F6AEA" w:rsidP="00E51804">
      <w:r>
        <w:separator/>
      </w:r>
    </w:p>
  </w:footnote>
  <w:footnote w:type="continuationSeparator" w:id="0">
    <w:p w14:paraId="0CC18574" w14:textId="77777777" w:rsidR="008F6AEA" w:rsidRDefault="008F6AEA" w:rsidP="00E5180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taatf052p2rqe5sp25zfzodsptpxww0xvw&quot;&gt;My EndNote Library&lt;record-ids&gt;&lt;item&gt;953&lt;/item&gt;&lt;item&gt;954&lt;/item&gt;&lt;item&gt;961&lt;/item&gt;&lt;item&gt;962&lt;/item&gt;&lt;item&gt;973&lt;/item&gt;&lt;item&gt;977&lt;/item&gt;&lt;item&gt;1961&lt;/item&gt;&lt;item&gt;2023&lt;/item&gt;&lt;item&gt;2048&lt;/item&gt;&lt;item&gt;2142&lt;/item&gt;&lt;item&gt;2293&lt;/item&gt;&lt;item&gt;2344&lt;/item&gt;&lt;item&gt;2604&lt;/item&gt;&lt;item&gt;2614&lt;/item&gt;&lt;item&gt;2616&lt;/item&gt;&lt;item&gt;2627&lt;/item&gt;&lt;/record-ids&gt;&lt;/item&gt;&lt;/Libraries&gt;"/>
  </w:docVars>
  <w:rsids>
    <w:rsidRoot w:val="00657320"/>
    <w:rsid w:val="00115DFC"/>
    <w:rsid w:val="001B6DBD"/>
    <w:rsid w:val="00200E84"/>
    <w:rsid w:val="002D5914"/>
    <w:rsid w:val="003B584D"/>
    <w:rsid w:val="003D52E3"/>
    <w:rsid w:val="004F4B1A"/>
    <w:rsid w:val="0057146A"/>
    <w:rsid w:val="00657320"/>
    <w:rsid w:val="007A4201"/>
    <w:rsid w:val="00814E24"/>
    <w:rsid w:val="008751B3"/>
    <w:rsid w:val="008C4D70"/>
    <w:rsid w:val="008F6AEA"/>
    <w:rsid w:val="009B1CAB"/>
    <w:rsid w:val="00AB4865"/>
    <w:rsid w:val="00AF2BB3"/>
    <w:rsid w:val="00C2384A"/>
    <w:rsid w:val="00C23BC6"/>
    <w:rsid w:val="00CE3249"/>
    <w:rsid w:val="00E123BE"/>
    <w:rsid w:val="00E35660"/>
    <w:rsid w:val="00E51804"/>
    <w:rsid w:val="00E6322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99DFE"/>
  <w15:chartTrackingRefBased/>
  <w15:docId w15:val="{43BEB012-4135-40AE-AE8D-465E5CCEA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E51804"/>
    <w:pPr>
      <w:overflowPunct w:val="0"/>
      <w:autoSpaceDE w:val="0"/>
      <w:autoSpaceDN w:val="0"/>
      <w:adjustRightInd w:val="0"/>
      <w:textAlignment w:val="baseline"/>
    </w:pPr>
    <w:rPr>
      <w:rFonts w:ascii="Times New Roman" w:eastAsia="宋体" w:hAnsi="Times New Roman" w:cs="Times New Roman"/>
      <w:kern w:val="0"/>
      <w:sz w:val="24"/>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51804"/>
    <w:pPr>
      <w:widowControl w:val="0"/>
      <w:pBdr>
        <w:bottom w:val="single" w:sz="6" w:space="1" w:color="auto"/>
      </w:pBdr>
      <w:tabs>
        <w:tab w:val="center" w:pos="4153"/>
        <w:tab w:val="right" w:pos="8306"/>
      </w:tabs>
      <w:overflowPunct/>
      <w:autoSpaceDE/>
      <w:autoSpaceDN/>
      <w:adjustRightInd/>
      <w:snapToGrid w:val="0"/>
      <w:jc w:val="center"/>
      <w:textAlignment w:val="auto"/>
    </w:pPr>
    <w:rPr>
      <w:rFonts w:asciiTheme="minorHAnsi" w:eastAsiaTheme="minorEastAsia" w:hAnsiTheme="minorHAnsi" w:cstheme="minorBidi"/>
      <w:kern w:val="2"/>
      <w:sz w:val="18"/>
      <w:szCs w:val="18"/>
    </w:rPr>
  </w:style>
  <w:style w:type="character" w:customStyle="1" w:styleId="a4">
    <w:name w:val="页眉 字符"/>
    <w:basedOn w:val="a0"/>
    <w:link w:val="a3"/>
    <w:uiPriority w:val="99"/>
    <w:rsid w:val="00E51804"/>
    <w:rPr>
      <w:sz w:val="18"/>
      <w:szCs w:val="18"/>
    </w:rPr>
  </w:style>
  <w:style w:type="paragraph" w:styleId="a5">
    <w:name w:val="footer"/>
    <w:basedOn w:val="a"/>
    <w:link w:val="a6"/>
    <w:uiPriority w:val="99"/>
    <w:unhideWhenUsed/>
    <w:rsid w:val="00E51804"/>
    <w:pPr>
      <w:widowControl w:val="0"/>
      <w:tabs>
        <w:tab w:val="center" w:pos="4153"/>
        <w:tab w:val="right" w:pos="8306"/>
      </w:tabs>
      <w:overflowPunct/>
      <w:autoSpaceDE/>
      <w:autoSpaceDN/>
      <w:adjustRightInd/>
      <w:snapToGrid w:val="0"/>
      <w:textAlignment w:val="auto"/>
    </w:pPr>
    <w:rPr>
      <w:rFonts w:asciiTheme="minorHAnsi" w:eastAsiaTheme="minorEastAsia" w:hAnsiTheme="minorHAnsi" w:cstheme="minorBidi"/>
      <w:kern w:val="2"/>
      <w:sz w:val="18"/>
      <w:szCs w:val="18"/>
    </w:rPr>
  </w:style>
  <w:style w:type="character" w:customStyle="1" w:styleId="a6">
    <w:name w:val="页脚 字符"/>
    <w:basedOn w:val="a0"/>
    <w:link w:val="a5"/>
    <w:uiPriority w:val="99"/>
    <w:rsid w:val="00E51804"/>
    <w:rPr>
      <w:sz w:val="18"/>
      <w:szCs w:val="18"/>
    </w:rPr>
  </w:style>
  <w:style w:type="table" w:styleId="a7">
    <w:name w:val="Table Grid"/>
    <w:basedOn w:val="a1"/>
    <w:uiPriority w:val="39"/>
    <w:rsid w:val="00E518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E51804"/>
    <w:pPr>
      <w:jc w:val="center"/>
    </w:pPr>
    <w:rPr>
      <w:noProof/>
    </w:rPr>
  </w:style>
  <w:style w:type="character" w:customStyle="1" w:styleId="EndNoteBibliographyTitle0">
    <w:name w:val="EndNote Bibliography Title 字符"/>
    <w:basedOn w:val="a0"/>
    <w:link w:val="EndNoteBibliographyTitle"/>
    <w:rsid w:val="00E51804"/>
    <w:rPr>
      <w:rFonts w:ascii="Times New Roman" w:eastAsia="宋体" w:hAnsi="Times New Roman" w:cs="Times New Roman"/>
      <w:noProof/>
      <w:kern w:val="0"/>
      <w:sz w:val="24"/>
      <w:szCs w:val="20"/>
    </w:rPr>
  </w:style>
  <w:style w:type="paragraph" w:customStyle="1" w:styleId="EndNoteBibliography">
    <w:name w:val="EndNote Bibliography"/>
    <w:basedOn w:val="a"/>
    <w:link w:val="EndNoteBibliography0"/>
    <w:rsid w:val="00E51804"/>
    <w:rPr>
      <w:noProof/>
    </w:rPr>
  </w:style>
  <w:style w:type="character" w:customStyle="1" w:styleId="EndNoteBibliography0">
    <w:name w:val="EndNote Bibliography 字符"/>
    <w:basedOn w:val="a0"/>
    <w:link w:val="EndNoteBibliography"/>
    <w:rsid w:val="00E51804"/>
    <w:rPr>
      <w:rFonts w:ascii="Times New Roman" w:eastAsia="宋体" w:hAnsi="Times New Roman" w:cs="Times New Roman"/>
      <w:noProof/>
      <w:kern w:val="0"/>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536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3</TotalTime>
  <Pages>4</Pages>
  <Words>3696</Words>
  <Characters>21071</Characters>
  <Application>Microsoft Office Word</Application>
  <DocSecurity>0</DocSecurity>
  <Lines>175</Lines>
  <Paragraphs>49</Paragraphs>
  <ScaleCrop>false</ScaleCrop>
  <Company/>
  <LinksUpToDate>false</LinksUpToDate>
  <CharactersWithSpaces>2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徐 澎</dc:creator>
  <cp:keywords/>
  <dc:description/>
  <cp:lastModifiedBy>徐 澎</cp:lastModifiedBy>
  <cp:revision>11</cp:revision>
  <dcterms:created xsi:type="dcterms:W3CDTF">2019-01-08T14:46:00Z</dcterms:created>
  <dcterms:modified xsi:type="dcterms:W3CDTF">2019-01-10T10:13:00Z</dcterms:modified>
</cp:coreProperties>
</file>